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0AA335" w14:textId="77777777" w:rsidR="00644D6D" w:rsidRDefault="00644D6D" w:rsidP="00644D6D">
      <w:pPr>
        <w:jc w:val="center"/>
        <w:rPr>
          <w:b/>
        </w:rPr>
      </w:pPr>
      <w:r>
        <w:rPr>
          <w:b/>
        </w:rPr>
        <w:t>Reporting on Diversity in Concussion-Focused Neurocognitive Research: A Demographic Review</w:t>
      </w:r>
    </w:p>
    <w:p w14:paraId="2A241F9E" w14:textId="77777777" w:rsidR="00644D6D" w:rsidRPr="007818C3" w:rsidRDefault="00644D6D" w:rsidP="00644D6D">
      <w:pPr>
        <w:jc w:val="center"/>
      </w:pPr>
      <w:r>
        <w:t>Adam C. Raikes, Ph.D., ATC</w:t>
      </w:r>
      <w:r w:rsidRPr="00A2281C">
        <w:rPr>
          <w:vertAlign w:val="superscript"/>
        </w:rPr>
        <w:t>1</w:t>
      </w:r>
      <w:r>
        <w:t xml:space="preserve">, Lillian </w:t>
      </w:r>
      <w:r w:rsidRPr="00A2281C">
        <w:t>Durán</w:t>
      </w:r>
      <w:r>
        <w:t>, Ph.D.</w:t>
      </w:r>
      <w:r w:rsidRPr="00A2281C">
        <w:rPr>
          <w:vertAlign w:val="superscript"/>
        </w:rPr>
        <w:t>2</w:t>
      </w:r>
      <w:r>
        <w:t>, Sydney Y. Schaefer, Ph.D.</w:t>
      </w:r>
      <w:r w:rsidRPr="007818C3">
        <w:rPr>
          <w:vertAlign w:val="superscript"/>
        </w:rPr>
        <w:t>3</w:t>
      </w:r>
    </w:p>
    <w:p w14:paraId="46DDB170" w14:textId="77777777" w:rsidR="00644D6D" w:rsidRDefault="00644D6D" w:rsidP="00644D6D">
      <w:pPr>
        <w:jc w:val="center"/>
      </w:pPr>
      <w:r>
        <w:rPr>
          <w:vertAlign w:val="superscript"/>
        </w:rPr>
        <w:t xml:space="preserve">1 </w:t>
      </w:r>
      <w:r>
        <w:t>Social, Cognitive and Affective Neuroscience Lab, University of Arizona</w:t>
      </w:r>
    </w:p>
    <w:p w14:paraId="41ECE2A4" w14:textId="77777777" w:rsidR="00644D6D" w:rsidRDefault="00644D6D" w:rsidP="00644D6D">
      <w:pPr>
        <w:jc w:val="center"/>
      </w:pPr>
      <w:r>
        <w:rPr>
          <w:vertAlign w:val="superscript"/>
        </w:rPr>
        <w:t>2</w:t>
      </w:r>
      <w:r>
        <w:t xml:space="preserve"> The University of Oregon</w:t>
      </w:r>
    </w:p>
    <w:p w14:paraId="37BF75F6" w14:textId="77777777" w:rsidR="00644D6D" w:rsidRDefault="00644D6D" w:rsidP="00644D6D">
      <w:pPr>
        <w:jc w:val="center"/>
      </w:pPr>
      <w:r>
        <w:rPr>
          <w:vertAlign w:val="superscript"/>
        </w:rPr>
        <w:t>3</w:t>
      </w:r>
      <w:r>
        <w:t xml:space="preserve"> School of Biological and Health Engineering, Arizona State University</w:t>
      </w:r>
    </w:p>
    <w:p w14:paraId="471D23AD" w14:textId="77777777" w:rsidR="00644D6D" w:rsidRDefault="00644D6D" w:rsidP="00644D6D">
      <w:pPr>
        <w:jc w:val="center"/>
      </w:pPr>
    </w:p>
    <w:p w14:paraId="43EE7E5C" w14:textId="77777777" w:rsidR="00644D6D" w:rsidRDefault="00644D6D" w:rsidP="00644D6D">
      <w:pPr>
        <w:spacing w:after="0" w:line="240" w:lineRule="auto"/>
      </w:pPr>
      <w:r>
        <w:t>Corresponding author:</w:t>
      </w:r>
      <w:r>
        <w:tab/>
        <w:t>Dr. Adam C. Raikes</w:t>
      </w:r>
    </w:p>
    <w:p w14:paraId="2F727972" w14:textId="77777777" w:rsidR="00644D6D" w:rsidRDefault="00644D6D" w:rsidP="00644D6D">
      <w:pPr>
        <w:spacing w:after="0" w:line="240" w:lineRule="auto"/>
        <w:ind w:left="2160" w:firstLine="720"/>
      </w:pPr>
      <w:r>
        <w:t>Department of Psychiatry</w:t>
      </w:r>
    </w:p>
    <w:p w14:paraId="55A9E514" w14:textId="77777777" w:rsidR="00644D6D" w:rsidRDefault="00644D6D" w:rsidP="00644D6D">
      <w:pPr>
        <w:spacing w:after="0" w:line="240" w:lineRule="auto"/>
      </w:pPr>
      <w:r>
        <w:tab/>
      </w:r>
      <w:r>
        <w:tab/>
      </w:r>
      <w:r>
        <w:tab/>
      </w:r>
      <w:r>
        <w:tab/>
        <w:t>1501 N. Campbell Ave</w:t>
      </w:r>
    </w:p>
    <w:p w14:paraId="71C601DC" w14:textId="77777777" w:rsidR="00644D6D" w:rsidRDefault="00644D6D" w:rsidP="00644D6D">
      <w:pPr>
        <w:spacing w:after="0" w:line="240" w:lineRule="auto"/>
      </w:pPr>
      <w:r>
        <w:tab/>
      </w:r>
      <w:r>
        <w:tab/>
      </w:r>
      <w:r>
        <w:tab/>
      </w:r>
      <w:r>
        <w:tab/>
        <w:t>Room 7304</w:t>
      </w:r>
    </w:p>
    <w:p w14:paraId="54424DB5" w14:textId="77777777" w:rsidR="00644D6D" w:rsidRDefault="00644D6D" w:rsidP="00644D6D">
      <w:pPr>
        <w:spacing w:after="0" w:line="240" w:lineRule="auto"/>
      </w:pPr>
      <w:r>
        <w:tab/>
      </w:r>
      <w:r>
        <w:tab/>
      </w:r>
      <w:r>
        <w:tab/>
      </w:r>
      <w:r>
        <w:tab/>
        <w:t>PO Box 245002</w:t>
      </w:r>
    </w:p>
    <w:p w14:paraId="0EABEB1A" w14:textId="77777777" w:rsidR="00644D6D" w:rsidRDefault="00644D6D" w:rsidP="00644D6D">
      <w:pPr>
        <w:spacing w:after="0" w:line="240" w:lineRule="auto"/>
      </w:pPr>
      <w:r>
        <w:tab/>
      </w:r>
      <w:r>
        <w:tab/>
      </w:r>
      <w:r>
        <w:tab/>
      </w:r>
      <w:r>
        <w:tab/>
        <w:t>Tucson, AZ 85724-5002</w:t>
      </w:r>
    </w:p>
    <w:p w14:paraId="74670FD2" w14:textId="77777777" w:rsidR="00644D6D" w:rsidRDefault="00644D6D" w:rsidP="00644D6D">
      <w:pPr>
        <w:spacing w:after="0" w:line="240" w:lineRule="auto"/>
      </w:pPr>
      <w:r>
        <w:tab/>
      </w:r>
      <w:r>
        <w:tab/>
      </w:r>
      <w:r>
        <w:tab/>
      </w:r>
      <w:r>
        <w:tab/>
        <w:t>Phone: (520)-626-8710</w:t>
      </w:r>
    </w:p>
    <w:p w14:paraId="30D6E127" w14:textId="77777777" w:rsidR="00644D6D" w:rsidRDefault="00644D6D" w:rsidP="00644D6D">
      <w:pPr>
        <w:spacing w:after="0" w:line="240" w:lineRule="auto"/>
      </w:pPr>
      <w:r>
        <w:tab/>
      </w:r>
      <w:r>
        <w:tab/>
      </w:r>
      <w:r>
        <w:tab/>
      </w:r>
      <w:r>
        <w:tab/>
        <w:t xml:space="preserve">Email: raikes@psychiatry.arizona.edu </w:t>
      </w:r>
    </w:p>
    <w:p w14:paraId="3E88645E" w14:textId="77777777" w:rsidR="00644D6D" w:rsidRDefault="00644D6D" w:rsidP="00644D6D"/>
    <w:p w14:paraId="117F43C4" w14:textId="77777777" w:rsidR="00644D6D" w:rsidRPr="00311B50" w:rsidRDefault="00644D6D" w:rsidP="00644D6D">
      <w:pPr>
        <w:shd w:val="clear" w:color="auto" w:fill="FFFFFF"/>
        <w:spacing w:line="240" w:lineRule="auto"/>
        <w:ind w:left="2880" w:hanging="2880"/>
      </w:pPr>
      <w:r>
        <w:rPr>
          <w:rFonts w:cs="Arial"/>
        </w:rPr>
        <w:t>Other Authors:</w:t>
      </w:r>
      <w:r>
        <w:rPr>
          <w:rFonts w:cs="Arial"/>
        </w:rPr>
        <w:tab/>
        <w:t xml:space="preserve">Dr. Lillian </w:t>
      </w:r>
      <w:r w:rsidRPr="00A2281C">
        <w:t>Durán</w:t>
      </w:r>
      <w:r>
        <w:br/>
        <w:t>Department of Special Education and Clinical Sciences</w:t>
      </w:r>
      <w:r>
        <w:br/>
        <w:t>College of Education</w:t>
      </w:r>
      <w:r>
        <w:br/>
        <w:t>5261 University of Oregon</w:t>
      </w:r>
      <w:r>
        <w:br/>
        <w:t>Eugene, OR 97403</w:t>
      </w:r>
    </w:p>
    <w:p w14:paraId="5A5772F8" w14:textId="77777777" w:rsidR="00644D6D" w:rsidRDefault="00644D6D" w:rsidP="00644D6D">
      <w:pPr>
        <w:shd w:val="clear" w:color="auto" w:fill="FFFFFF"/>
        <w:spacing w:line="240" w:lineRule="auto"/>
        <w:ind w:left="2880"/>
        <w:rPr>
          <w:rFonts w:eastAsia="Times New Roman" w:cs="Arial"/>
          <w:color w:val="212121"/>
        </w:rPr>
      </w:pPr>
      <w:r w:rsidRPr="00FA68B3">
        <w:rPr>
          <w:rFonts w:eastAsia="Times New Roman" w:cs="Arial"/>
          <w:color w:val="212121"/>
        </w:rPr>
        <w:t>Dr. Sydney Y. Schaefer</w:t>
      </w:r>
      <w:r w:rsidRPr="00FA68B3">
        <w:rPr>
          <w:rFonts w:eastAsia="Times New Roman" w:cs="Arial"/>
          <w:color w:val="212121"/>
        </w:rPr>
        <w:br/>
        <w:t>School of Biological and Health Systems Engineering</w:t>
      </w:r>
      <w:r w:rsidRPr="00FA68B3">
        <w:rPr>
          <w:rFonts w:eastAsia="Times New Roman" w:cs="Arial"/>
          <w:color w:val="212121"/>
        </w:rPr>
        <w:br/>
        <w:t>Arizona State University</w:t>
      </w:r>
      <w:r w:rsidRPr="00FA68B3">
        <w:rPr>
          <w:rFonts w:eastAsia="Times New Roman" w:cs="Arial"/>
          <w:color w:val="212121"/>
        </w:rPr>
        <w:br/>
        <w:t>501 E. Tyler Mall</w:t>
      </w:r>
      <w:r w:rsidRPr="00FA68B3">
        <w:rPr>
          <w:rFonts w:eastAsia="Times New Roman" w:cs="Arial"/>
          <w:color w:val="212121"/>
        </w:rPr>
        <w:br/>
        <w:t>ECG 334A</w:t>
      </w:r>
      <w:r w:rsidRPr="00FA68B3">
        <w:rPr>
          <w:rFonts w:eastAsia="Times New Roman" w:cs="Arial"/>
          <w:color w:val="212121"/>
        </w:rPr>
        <w:br/>
        <w:t>Tempe, AZ 85287</w:t>
      </w:r>
    </w:p>
    <w:p w14:paraId="67E279D8" w14:textId="066710F0" w:rsidR="00644D6D" w:rsidRDefault="00644D6D" w:rsidP="00644D6D">
      <w:pPr>
        <w:shd w:val="clear" w:color="auto" w:fill="FFFFFF"/>
        <w:spacing w:line="240" w:lineRule="auto"/>
        <w:rPr>
          <w:rFonts w:eastAsia="Times New Roman" w:cs="Arial"/>
          <w:color w:val="212121"/>
        </w:rPr>
      </w:pPr>
      <w:r>
        <w:rPr>
          <w:rFonts w:eastAsia="Times New Roman" w:cs="Arial"/>
          <w:color w:val="212121"/>
        </w:rPr>
        <w:t xml:space="preserve">Word Count: </w:t>
      </w:r>
      <w:r w:rsidR="00333377">
        <w:rPr>
          <w:rFonts w:eastAsia="Times New Roman" w:cs="Arial"/>
          <w:color w:val="212121"/>
        </w:rPr>
        <w:t>3448</w:t>
      </w:r>
    </w:p>
    <w:p w14:paraId="766946EE" w14:textId="77777777" w:rsidR="00644D6D" w:rsidRDefault="00644D6D" w:rsidP="00644D6D">
      <w:pPr>
        <w:shd w:val="clear" w:color="auto" w:fill="FFFFFF"/>
        <w:spacing w:line="240" w:lineRule="auto"/>
        <w:rPr>
          <w:rFonts w:eastAsia="Times New Roman" w:cs="Arial"/>
          <w:color w:val="212121"/>
        </w:rPr>
      </w:pPr>
      <w:r>
        <w:rPr>
          <w:rFonts w:eastAsia="Times New Roman" w:cs="Arial"/>
          <w:color w:val="212121"/>
        </w:rPr>
        <w:t>Tables: 3</w:t>
      </w:r>
    </w:p>
    <w:p w14:paraId="3FD31524" w14:textId="77777777" w:rsidR="00644D6D" w:rsidRDefault="00644D6D" w:rsidP="00644D6D">
      <w:pPr>
        <w:shd w:val="clear" w:color="auto" w:fill="FFFFFF"/>
        <w:spacing w:line="240" w:lineRule="auto"/>
        <w:rPr>
          <w:rFonts w:eastAsia="Times New Roman" w:cs="Arial"/>
          <w:color w:val="212121"/>
        </w:rPr>
      </w:pPr>
      <w:r>
        <w:rPr>
          <w:rFonts w:eastAsia="Times New Roman" w:cs="Arial"/>
          <w:color w:val="212121"/>
        </w:rPr>
        <w:t>Figures: 2</w:t>
      </w:r>
    </w:p>
    <w:p w14:paraId="1FDEE983" w14:textId="77777777" w:rsidR="00644D6D" w:rsidRPr="00FA68B3" w:rsidRDefault="00644D6D" w:rsidP="00644D6D">
      <w:pPr>
        <w:shd w:val="clear" w:color="auto" w:fill="FFFFFF"/>
        <w:spacing w:line="240" w:lineRule="auto"/>
        <w:rPr>
          <w:rFonts w:ascii="Helvetica" w:eastAsia="Times New Roman" w:hAnsi="Helvetica" w:cs="Helvetica"/>
          <w:color w:val="212121"/>
          <w:sz w:val="20"/>
          <w:szCs w:val="20"/>
        </w:rPr>
      </w:pPr>
      <w:r>
        <w:rPr>
          <w:rFonts w:eastAsia="Times New Roman" w:cs="Arial"/>
          <w:color w:val="212121"/>
        </w:rPr>
        <w:t>Supplemental Tables: 2</w:t>
      </w:r>
    </w:p>
    <w:p w14:paraId="6DEA2D6F" w14:textId="77777777" w:rsidR="006D00DC" w:rsidRDefault="006D00DC" w:rsidP="006D00DC">
      <w:pPr>
        <w:rPr>
          <w:b/>
        </w:rPr>
      </w:pPr>
      <w:r>
        <w:rPr>
          <w:b/>
        </w:rPr>
        <w:br w:type="page"/>
      </w:r>
    </w:p>
    <w:p w14:paraId="1C7524FB" w14:textId="124ABB40" w:rsidR="00BE4E98" w:rsidRDefault="00BE4E98" w:rsidP="00644D6D">
      <w:pPr>
        <w:jc w:val="center"/>
        <w:rPr>
          <w:b/>
        </w:rPr>
      </w:pPr>
      <w:r>
        <w:rPr>
          <w:b/>
        </w:rPr>
        <w:lastRenderedPageBreak/>
        <w:t>Abstract</w:t>
      </w:r>
    </w:p>
    <w:p w14:paraId="6B69695A" w14:textId="4C999537" w:rsidR="00644D6D" w:rsidRDefault="00644D6D" w:rsidP="00BE4E98">
      <w:r w:rsidRPr="00644D6D">
        <w:rPr>
          <w:b/>
        </w:rPr>
        <w:t>Importance:</w:t>
      </w:r>
      <w:r>
        <w:t xml:space="preserve"> </w:t>
      </w:r>
      <w:r w:rsidR="00BE4E98" w:rsidRPr="00BE4E98">
        <w:t>Clinical</w:t>
      </w:r>
      <w:r w:rsidR="00333377">
        <w:t xml:space="preserve"> diagnosi</w:t>
      </w:r>
      <w:r w:rsidR="00BE4E98">
        <w:t xml:space="preserve">s of concussions involve a multi-faceted approach, including assessments of symptoms, neurocognitive status, posture, behavior and sleep. </w:t>
      </w:r>
      <w:r>
        <w:t xml:space="preserve">Broadly, both healthy and concussed individuals from culturally and linguistically diverse populations demonstrate performance at levels lower than similar White, English-speaking cohorts on common neurocognitive tests. </w:t>
      </w:r>
      <w:r w:rsidR="00BE4E98">
        <w:t xml:space="preserve">The purpose of this literature review was to determine the prevalence of demographic reporting with respect to race, ethnicity/culture, and language in the context of concussion-related neurocognitive testing. </w:t>
      </w:r>
    </w:p>
    <w:p w14:paraId="6B346FF1" w14:textId="77777777" w:rsidR="00644D6D" w:rsidRDefault="00644D6D" w:rsidP="00BE4E98">
      <w:r w:rsidRPr="00644D6D">
        <w:rPr>
          <w:b/>
        </w:rPr>
        <w:t>Observations:</w:t>
      </w:r>
      <w:r>
        <w:t xml:space="preserve"> </w:t>
      </w:r>
      <w:r w:rsidR="00BE4E98">
        <w:t xml:space="preserve">A systematic search of the literature yielded </w:t>
      </w:r>
      <w:r w:rsidR="004767D5">
        <w:t xml:space="preserve">768 unique citations </w:t>
      </w:r>
      <w:r w:rsidR="00BE4E98">
        <w:t xml:space="preserve">reporting concussion-related neurocognitive outcomes. Of these, </w:t>
      </w:r>
      <w:r w:rsidR="004767D5">
        <w:t>36.07% (n = 277 articles)</w:t>
      </w:r>
      <w:r w:rsidR="00BE4E98">
        <w:t xml:space="preserve"> included at least one participant demographic distribution for race</w:t>
      </w:r>
      <w:r w:rsidR="004767D5">
        <w:t>, culture/ethnicity, or language</w:t>
      </w:r>
      <w:r w:rsidR="006D00DC">
        <w:t xml:space="preserve">. However, </w:t>
      </w:r>
      <w:r w:rsidR="00265B8F">
        <w:t xml:space="preserve">only </w:t>
      </w:r>
      <w:r w:rsidR="004767D5">
        <w:t>1.8</w:t>
      </w:r>
      <w:r w:rsidR="006D00DC">
        <w:t>% (</w:t>
      </w:r>
      <w:r w:rsidR="004767D5">
        <w:t>14</w:t>
      </w:r>
      <w:r w:rsidR="006D00DC">
        <w:t xml:space="preserve"> articles) included one or more demographics in the data analyses. </w:t>
      </w:r>
    </w:p>
    <w:p w14:paraId="237E7D35" w14:textId="5C08B09D" w:rsidR="00BE4E98" w:rsidRPr="00644D6D" w:rsidRDefault="00644D6D" w:rsidP="00333377">
      <w:pPr>
        <w:rPr>
          <w:i/>
        </w:rPr>
      </w:pPr>
      <w:r w:rsidRPr="00644D6D">
        <w:rPr>
          <w:b/>
        </w:rPr>
        <w:t>Conclusions and Relevance:</w:t>
      </w:r>
      <w:r>
        <w:t xml:space="preserve"> </w:t>
      </w:r>
      <w:r w:rsidR="006D00DC">
        <w:t>These findings indicate limited external generalizability for the majority of the included articles. Additionally, differences between racial, cultural/ethnic, and linguistic groups are not fully explored and caution is warranted for clinical interpretation of neurocognitive test outcomes when used with diverse populations.</w:t>
      </w:r>
      <w:bookmarkStart w:id="0" w:name="_GoBack"/>
      <w:bookmarkEnd w:id="0"/>
      <w:r w:rsidR="00333377">
        <w:rPr>
          <w:b/>
        </w:rPr>
        <w:t xml:space="preserve"> </w:t>
      </w:r>
      <w:r w:rsidR="00BE4E98">
        <w:rPr>
          <w:b/>
        </w:rPr>
        <w:br w:type="page"/>
      </w:r>
    </w:p>
    <w:p w14:paraId="4799E6B8" w14:textId="7AF7CF3C" w:rsidR="00432C9C" w:rsidRPr="0074095B" w:rsidRDefault="002D2328" w:rsidP="005025B5">
      <w:pPr>
        <w:spacing w:line="480" w:lineRule="auto"/>
        <w:jc w:val="center"/>
        <w:rPr>
          <w:b/>
        </w:rPr>
      </w:pPr>
      <w:r>
        <w:rPr>
          <w:b/>
        </w:rPr>
        <w:lastRenderedPageBreak/>
        <w:t>Introduction</w:t>
      </w:r>
    </w:p>
    <w:p w14:paraId="0F9F0152" w14:textId="4819C441" w:rsidR="003F2719" w:rsidRDefault="00EE09A3" w:rsidP="00E70DEE">
      <w:pPr>
        <w:spacing w:line="480" w:lineRule="auto"/>
      </w:pPr>
      <w:r>
        <w:tab/>
      </w:r>
      <w:r w:rsidR="006A05A8">
        <w:t>C</w:t>
      </w:r>
      <w:r w:rsidR="00B72DBC">
        <w:t>oncussion</w:t>
      </w:r>
      <w:r w:rsidR="006A05A8">
        <w:t xml:space="preserve"> diagnosis and management</w:t>
      </w:r>
      <w:r w:rsidR="00B72DBC">
        <w:t xml:space="preserve"> is an</w:t>
      </w:r>
      <w:r>
        <w:t xml:space="preserve"> issue of social and medical emphasis. </w:t>
      </w:r>
      <w:r w:rsidR="00CB6FFF">
        <w:t>1.7 to 3.8 million</w:t>
      </w:r>
      <w:r w:rsidR="00B72DBC">
        <w:t xml:space="preserve"> mild</w:t>
      </w:r>
      <w:r w:rsidR="00CB6FFF">
        <w:t xml:space="preserve"> traumatic brain injuries</w:t>
      </w:r>
      <w:r w:rsidR="00955D67">
        <w:t xml:space="preserve"> (mTBI)</w:t>
      </w:r>
      <w:r w:rsidR="00CB6FFF">
        <w:t>, of which concussions are a subset, require hospitalization each year and countless concussions</w:t>
      </w:r>
      <w:r w:rsidR="00F75083">
        <w:t>, including sports-related concussions,</w:t>
      </w:r>
      <w:r w:rsidR="00CB6FFF">
        <w:t xml:space="preserve"> are managed clinically</w:t>
      </w:r>
      <w:r w:rsidR="00974E3B">
        <w:t xml:space="preserve"> or go undiagnosed</w:t>
      </w:r>
      <w:r w:rsidR="006A05A8">
        <w:t>.</w:t>
      </w:r>
      <w:r w:rsidR="00CB6FFF">
        <w:fldChar w:fldCharType="begin"/>
      </w:r>
      <w:r w:rsidR="006A05A8">
        <w:instrText xml:space="preserve"> ADDIN ZOTERO_ITEM CSL_CITATION {"citationID":"MyUl7ocT","properties":{"formattedCitation":"{\\rtf \\super 1\\uc0\\u8211{}3\\nosupersub{}}","plainCitation":"1–3"},"citationItems":[{"id":4759,"uris":["http://zotero.org/users/1562642/items/R6Z4JRUB"],"uri":["http://zotero.org/users/1562642/items/R6Z4JRUB"],"itemData":{"id":4759,"type":"article-journal","title":"The epidemiology and impact of traumatic brain injury: a brief overview","container-title":"The Journal of Head Trauma Rehabilitation","page":"375-378","volume":"21","issue":"5","source":"NCBI PubMed","abstract":"Traumatic brain injury (TBI) is an important public health problem in the United States and worldwide. The estimated 5.3 million Americans living with TBI-related disability face numerous challenges in their efforts to return to a full and productive life. This article presents an overview of the epidemiology and impact of TBI.","ISSN":"0885-9701","note":"PMID: 16983222","shortTitle":"The epidemiology and impact of traumatic brain injury","journalAbbreviation":"J Head Trauma Rehabil","language":"eng","author":[{"family":"Langlois","given":"Jean A."},{"family":"Rutland-Brown","given":"Wesley"},{"family":"Wald","given":"Marlena M."}],"issued":{"date-parts":[["2006",10]]}}},{"id":2474,"uris":["http://zotero.org/users/1562642/items/DFITNHDH"],"uri":["http://zotero.org/users/1562642/items/DFITNHDH"],"itemData":{"id":2474,"type":"article-journal","title":"Unreported concussion in high school football players: implications for prevention","container-title":"Clinical Journal of Sport Medicine","page":"13–17","volume":"14","issue":"1","source":"Google Scholar","shortTitle":"Unreported concussion in high school football players","journalAbbreviation":"Clin J Sport Med","author":[{"family":"McCrea","given":"Michael"},{"family":"Hammeke","given":"Thomas"},{"family":"Olsen","given":"Gary"},{"family":"Leo","given":"Peter"},{"family":"Guskiewicz","given":"Kevin M."}],"issued":{"date-parts":[["2004"]]}}},{"id":66,"uris":["http://zotero.org/users/1562642/items/8F8KAG77"],"uri":["http://zotero.org/users/1562642/items/8F8KAG77"],"itemData":{"id":66,"type":"article-journal","title":"The prevalence of undiagnosed concussions in athletes","container-title":"Clinical Journal of Sport Medicine: Official Journal of the Canadian Academy of Sport Medicine","page":"339-342","volume":"23","issue":"5","source":"PubMed","abstract":"OBJECTIVE: Previous studies suggest athletes underreport concussions. We sought to determine whether athletes in our clinics have sustained previous concussions that went undiagnosed.\nDESIGN: Multicentered cross sectional study.\nSETTING: Two sport concussion clinics.\nPATIENTS: Patients diagnosed with sport-related concussions or concussions with injury mechanisms and forces similar to those observed in sports were included.\nMAIN OUTCOME MEASURES: The proportion of patients who answered \"yes\" to the following question were defined as having a previously undiagnosed concussion: \"Have you ever sustained a blow to the head which was NOT diagnosed as a concussion but was followed by one or more of the signs and symptoms listed in the Post Concussion Symptom Scale?\"\nRESULTS: Of the 486 patients included in the final analysis, 148 (30.5%) patients reported a previously undiagnosed concussion. Athletes reporting previously undiagnosed concussions had a higher mean Post Concussion Symptom Scale (PCSS) score (33 vs 25; P &lt; 0.004) and were more likely to have lost consciousness (31% vs 22%; P = 0.038) with their current injury than athletes without previously undiagnosed concussions.\nCONCLUSIONS: Nearly one-third of athletes have sustained previously undiagnosed concussions, defined as a blow to the head followed by the signs and symptoms included in the PCSS. Furthermore, these previously undiagnosed concussions are associated with higher PCSS scores and higher loss of consciousness rates when future concussions occur.\nCLINICAL RELEVANCE: Many athletes have sustained previous blows to the head that result in the signs and symptoms of concussion but have not been diagnosed with a concussion. These injuries are associated with increased rates of loss of consciousness and higher symptom scale scores with future concussions.","DOI":"10.1097/JSM.0b013e318291d3b3","ISSN":"1536-3724","note":"PMID: 23727697\nPMCID: PMC3758800","journalAbbreviation":"Clin J Sport Med","language":"eng","author":[{"family":"Meehan","given":"William P."},{"family":"Mannix","given":"Rebekah C."},{"family":"O'Brien","given":"Michael J."},{"family":"Collins","given":"Michael W."}],"issued":{"date-parts":[["2013",9]]}}}],"schema":"https://github.com/citation-style-language/schema/raw/master/csl-citation.json"} </w:instrText>
      </w:r>
      <w:r w:rsidR="00CB6FFF">
        <w:fldChar w:fldCharType="separate"/>
      </w:r>
      <w:r w:rsidR="006A05A8" w:rsidRPr="006A05A8">
        <w:rPr>
          <w:rFonts w:cs="Arial"/>
          <w:szCs w:val="24"/>
          <w:vertAlign w:val="superscript"/>
        </w:rPr>
        <w:t>1–3</w:t>
      </w:r>
      <w:r w:rsidR="00CB6FFF">
        <w:fldChar w:fldCharType="end"/>
      </w:r>
      <w:r w:rsidR="00CB6FFF">
        <w:t xml:space="preserve"> </w:t>
      </w:r>
      <w:r w:rsidR="006B5F1D">
        <w:t xml:space="preserve">Furthermore, </w:t>
      </w:r>
      <w:r w:rsidR="00F75083">
        <w:t>i</w:t>
      </w:r>
      <w:r w:rsidR="003F2719">
        <w:t xml:space="preserve">ndividuals participating in all sports at all </w:t>
      </w:r>
      <w:r w:rsidR="00F75083">
        <w:t xml:space="preserve">competition </w:t>
      </w:r>
      <w:r w:rsidR="003F2719">
        <w:t>levels</w:t>
      </w:r>
      <w:r w:rsidR="00F75083">
        <w:t xml:space="preserve"> are </w:t>
      </w:r>
      <w:r w:rsidR="003F2719">
        <w:t>at risk for concussion</w:t>
      </w:r>
      <w:r w:rsidR="006D34E3">
        <w:t>,</w:t>
      </w:r>
      <w:r w:rsidR="0013420C">
        <w:t xml:space="preserve"> with the highest degree of risk found for collision/contact sports (i.e. football, hockey soccer)</w:t>
      </w:r>
      <w:r w:rsidR="006A05A8">
        <w:t>.</w:t>
      </w:r>
      <w:r w:rsidR="005C63A6">
        <w:fldChar w:fldCharType="begin"/>
      </w:r>
      <w:r w:rsidR="006A05A8">
        <w:instrText xml:space="preserve"> ADDIN ZOTERO_ITEM CSL_CITATION {"citationID":"a17r0539aue","properties":{"formattedCitation":"{\\rtf \\super 4\\nosupersub{}}","plainCitation":"4"},"citationItems":[{"id":4482,"uris":["http://zotero.org/users/1562642/items/WPN738CK"],"uri":["http://zotero.org/users/1562642/items/WPN738CK"],"itemData":{"id":4482,"type":"article-journal","title":"Epidemiology of sports-related concussion in NCAA athletes from 2009-2010 to 2013-2014 incidence, recurrence, and mechanisms","container-title":"The American Journal of Sports Medicine","page":"2654-2662","volume":"43","issue":"11","source":"ajs.sagepub.com","abstract":"Background: The epidemiology of sports-related concussion (SRC) among student-athletes has been extensively researched. However, recent data at the collegiate level are limited.\nPurpose: To describe the epidemiology of SRC in 25 National Collegiate Athletic Association (NCAA) sports.\nStudy Design: Descriptive epidemiology study.\nMethods: SRC data from the NCAA Injury Surveillance Program during the 2009-2010 to 2013-2014 academic years were analyzed. Concussion injury rates, rate ratios (RRs), and injury proportion ratios were reported with 95% CIs. National estimates were also calculated to examine linear trends across time.\nResults: During the study period, 1670 SRCs were reported, representing a national estimate of 10,560 SRCs reported annually. Among the 25 sports, the overall concussion rate was 4.47 per 10,000 athlete-exposures (AEs) (95% CI, 4.25-4.68). Overall, more SRCs occurred in competitions (53.2%). The competition rate (12.81 per 10,000 AEs) was larger than the practice rate (2.57 per 10,000 AEs) (competition vs practice, RR = 4.99; 95% CI, 4.53-5.49). Of all SRCs, 9.0% were recurrent. Most SRCs occurred from player contact (68.0%). The largest concussion rates were in men’s wrestling (10.92 per 10,000 AEs; 95% CI, 8.62-13.23), men’s ice hockey (7.91 per 10,000 AEs; 95% CI, 6.87-8.95), women’s ice hockey (7.50 per 10,000 AEs; 95% CI, 5.91-9.10), and men’s football (6.71 per 10,000 AEs; 95% CI, 6.17-7.24). However, men’s football had the largest annual estimate of reported SRCs (n = 3417), followed by women’s soccer (n = 1113) and women’s basketball (n = 998). Among all SRCs, a linear trend did not exist in national estimates across time (P = .17). However, increases were found within specific sports, such as men’s football, women’s ice hockey, and men’s lacrosse.\nConclusion: The estimated number of nationally reported SRCs has increased within specific sports. However, it is unknown whether these increases are attributable to increased reporting or frequency of concussions. Many sports report more SRCs in practice than in competition, although competition rates are higher. Men’s wrestling and men’s and women’s ice hockey have the highest reported concussion rates. Men’s football had the highest annual national estimate of reported SRCs, although the annual participation count was also the highest. Future research should continue to longitudinally examine SRC incidence while considering differences by sex, division, and level of competition.","DOI":"10.1177/0363546515599634","ISSN":"0363-5465, 1552-3365","note":"PMID: 26330572","language":"en","author":[{"family":"Zuckerman","given":"Scott L."},{"family":"Kerr","given":"Zachary Y."},{"family":"Yengo-Kahn","given":"Aaron"},{"family":"Wasserman","given":"Erin"},{"family":"Covassin","given":"Tracey"},{"family":"Solomon","given":"Gary S."}],"issued":{"date-parts":[["2015"]]}}}],"schema":"https://github.com/citation-style-language/schema/raw/master/csl-citation.json"} </w:instrText>
      </w:r>
      <w:r w:rsidR="005C63A6">
        <w:fldChar w:fldCharType="separate"/>
      </w:r>
      <w:r w:rsidR="006A05A8" w:rsidRPr="006A05A8">
        <w:rPr>
          <w:rFonts w:cs="Arial"/>
          <w:szCs w:val="24"/>
          <w:vertAlign w:val="superscript"/>
        </w:rPr>
        <w:t>4</w:t>
      </w:r>
      <w:r w:rsidR="005C63A6">
        <w:fldChar w:fldCharType="end"/>
      </w:r>
      <w:r w:rsidR="008B4859">
        <w:t xml:space="preserve"> </w:t>
      </w:r>
      <w:r w:rsidR="00F75083">
        <w:t>Concussion management</w:t>
      </w:r>
      <w:r w:rsidR="006A05A8">
        <w:t xml:space="preserve"> </w:t>
      </w:r>
      <w:r w:rsidR="008B4859">
        <w:t xml:space="preserve">is </w:t>
      </w:r>
      <w:r w:rsidR="00034DBA">
        <w:t xml:space="preserve">also </w:t>
      </w:r>
      <w:r w:rsidR="00397E3F">
        <w:t xml:space="preserve">a </w:t>
      </w:r>
      <w:r w:rsidR="008B4859">
        <w:t>research emphasis for the military</w:t>
      </w:r>
      <w:r w:rsidR="00397E3F">
        <w:t>,</w:t>
      </w:r>
      <w:r w:rsidR="008B4859">
        <w:t xml:space="preserve"> as both blast-related and blunt-trauma concussions are prevalent for deployed </w:t>
      </w:r>
      <w:r w:rsidR="00034DBA">
        <w:t>military personnel</w:t>
      </w:r>
      <w:r w:rsidR="006A05A8">
        <w:t>.</w:t>
      </w:r>
      <w:r w:rsidR="00F02C45">
        <w:fldChar w:fldCharType="begin"/>
      </w:r>
      <w:r w:rsidR="006A05A8">
        <w:instrText xml:space="preserve"> ADDIN ZOTERO_ITEM CSL_CITATION {"citationID":"a25c7ur7pn4","properties":{"formattedCitation":"{\\rtf \\super 5\\nosupersub{}}","plainCitation":"5"},"citationItems":[{"id":4412,"uris":["http://zotero.org/users/1562642/items/2RG7EK92"],"uri":["http://zotero.org/users/1562642/items/2RG7EK92"],"itemData":{"id":4412,"type":"article-journal","title":"Mild traumatic brain injury in US soldiers returning from Iraq","container-title":"The New England Journal of Medicine","page":"453–463","volume":"358","issue":"5","source":"Google Scholar","DOI":"10.1056/NEJMoa072972","journalAbbreviation":"N Engl J Med","author":[{"family":"Hoge","given":"Charles W."},{"family":"McGurk","given":"Dennis"},{"family":"Thomas","given":"Jeffrey L."},{"family":"Cox","given":"Anthony L."},{"family":"Engel","given":"Charles C."},{"family":"Castro","given":"Carl A."}],"issued":{"date-parts":[["2008"]]}}}],"schema":"https://github.com/citation-style-language/schema/raw/master/csl-citation.json"} </w:instrText>
      </w:r>
      <w:r w:rsidR="00F02C45">
        <w:fldChar w:fldCharType="separate"/>
      </w:r>
      <w:r w:rsidR="006A05A8" w:rsidRPr="006A05A8">
        <w:rPr>
          <w:rFonts w:cs="Arial"/>
          <w:szCs w:val="24"/>
          <w:vertAlign w:val="superscript"/>
        </w:rPr>
        <w:t>5</w:t>
      </w:r>
      <w:r w:rsidR="00F02C45">
        <w:fldChar w:fldCharType="end"/>
      </w:r>
      <w:r w:rsidR="0075174D">
        <w:t xml:space="preserve">  </w:t>
      </w:r>
      <w:r w:rsidR="00814ED3">
        <w:t>Al</w:t>
      </w:r>
      <w:r w:rsidR="0075174D">
        <w:t xml:space="preserve">though sports- and military-related concussions receive the media coverage, the majority of diagnosed </w:t>
      </w:r>
      <w:r w:rsidR="0013420C">
        <w:t xml:space="preserve">mTBIs </w:t>
      </w:r>
      <w:r w:rsidR="00F75083">
        <w:t>result from</w:t>
      </w:r>
      <w:r w:rsidR="0075174D">
        <w:t xml:space="preserve"> motor vehicle accidents</w:t>
      </w:r>
      <w:r w:rsidR="006A05A8">
        <w:t>.</w:t>
      </w:r>
      <w:r w:rsidR="00F02C45">
        <w:fldChar w:fldCharType="begin"/>
      </w:r>
      <w:r w:rsidR="006A05A8">
        <w:instrText xml:space="preserve"> ADDIN ZOTERO_ITEM CSL_CITATION {"citationID":"a21d2jffi9s","properties":{"formattedCitation":"{\\rtf \\super 1,6,7\\nosupersub{}}","plainCitation":"1,6,7"},"citationItems":[{"id":7,"uris":["http://zotero.org/users/1562642/items/P8GQMFH9"],"uri":["http://zotero.org/users/1562642/items/P8GQMFH9"],"itemData":{"id":7,"type":"article-journal","title":"Incidence, risk factors and prevention of mild traumatic brain injury: results of the WHO Collaborating Centre Task Force on Mild Traumatic Brain Injury","container-title":"Journal of Rehabilitation Medicine","page":"28-60","issue":"43 Suppl","source":"PubMed","abstract":"OBJECTIVE: We undertook a best-evidence synthesis on the incidence, risk factors and prevention of mild traumatic brain injury.\nMETHODS: Medline, Cinahl, PsycINFO and Embase were searched for relevant articles. After screening 38,806 abstracts, we critically reviewed 169 studies on incidence, risk and prevention, and accepted 121 (72%).\nRESULTS: The accepted articles show that 70-90% of all treated brain injuries are mild, and the incidence of hospital-treated patients with mild traumatic brain injury is about 100-300/100,000 population. However, much mild traumatic brain injury is not treated at hospitals, and the true population-based rate is probably above 600/100,000. Mild traumatic brain injury is more common in males and in teenagers and young adults. Falls and motor-vehicle collisions are common causes.\nCONCLUSION: Strong evidence supports helmet use to prevent mild traumatic brain injury in motorcyclists and bicyclists. The mild traumatic brain injury literature is of varying quality, and the studies are very heterogeneous. Nevertheless, there is evidence that mild traumatic brain injury is an important public health problem, but we need more high-quality research into this area.","ISSN":"1650-1977","note":"PMID: 15083870","shortTitle":"Incidence, risk factors and prevention of mild traumatic brain injury","journalAbbreviation":"J Rehabil Med","language":"eng","author":[{"family":"Cassidy","given":"J. David"},{"family":"Carroll","given":"Linda J."},{"family":"Peloso","given":"Paul M."},{"family":"Borg","given":"Jörgen"},{"family":"Holst","given":"Hans","non-dropping-particle":"von"},{"family":"Holm","given":"Lena"},{"family":"Kraus","given":"Jess"},{"family":"Coronado","given":"Victor G."},{"literal":"WHO Collaborating Centre Task Force on Mild Traumatic Brain Injury"}],"issued":{"date-parts":[["2004",2]]}}},{"id":4759,"uris":["http://zotero.org/users/1562642/items/R6Z4JRUB"],"uri":["http://zotero.org/users/1562642/items/R6Z4JRUB"],"itemData":{"id":4759,"type":"article-journal","title":"The epidemiology and impact of traumatic brain injury: a brief overview","container-title":"The Journal of Head Trauma Rehabilitation","page":"375-378","volume":"21","issue":"5","source":"NCBI PubMed","abstract":"Traumatic brain injury (TBI) is an important public health problem in the United States and worldwide. The estimated 5.3 million Americans living with TBI-related disability face numerous challenges in their efforts to return to a full and productive life. This article presents an overview of the epidemiology and impact of TBI.","ISSN":"0885-9701","note":"PMID: 16983222","shortTitle":"The epidemiology and impact of traumatic brain injury","journalAbbreviation":"J Head Trauma Rehabil","language":"eng","author":[{"family":"Langlois","given":"Jean A."},{"family":"Rutland-Brown","given":"Wesley"},{"family":"Wald","given":"Marlena M."}],"issued":{"date-parts":[["2006",10]]}}},{"id":2514,"uris":["http://zotero.org/users/1562642/items/8EEIXMHM"],"uri":["http://zotero.org/users/1562642/items/8EEIXMHM"],"itemData":{"id":2514,"type":"book","title":"Traumatic Brain Injury in the United States: Emergency Department Visits, Hospitalizations and Deaths 2002-2006","publisher":"Centers for Disease Control and Prevention, National Center for Injury Prevention and Control","publisher-place":"Atlanta (GA)","source":"Google Scholar","event-place":"Atlanta (GA)","URL":"http://origin.glb.cdc.gov/traumaticbraininjury/pdf/blue_book.docx","author":[{"family":"Faul","given":"Mark"},{"family":"Xu","given":"Likang"},{"family":"Wald","given":"Marlena M."},{"family":"Coronado","given":"Victor G."}],"issued":{"date-parts":[["2010"]]},"accessed":{"date-parts":[["2015",4,25]]}}}],"schema":"https://github.com/citation-style-language/schema/raw/master/csl-citation.json"} </w:instrText>
      </w:r>
      <w:r w:rsidR="00F02C45">
        <w:fldChar w:fldCharType="separate"/>
      </w:r>
      <w:r w:rsidR="006A05A8" w:rsidRPr="006A05A8">
        <w:rPr>
          <w:rFonts w:cs="Arial"/>
          <w:szCs w:val="24"/>
          <w:vertAlign w:val="superscript"/>
        </w:rPr>
        <w:t>1,6,7</w:t>
      </w:r>
      <w:r w:rsidR="00F02C45">
        <w:fldChar w:fldCharType="end"/>
      </w:r>
      <w:r w:rsidR="0075174D">
        <w:t xml:space="preserve"> Therefore, concussion </w:t>
      </w:r>
      <w:r w:rsidR="00814ED3">
        <w:t>is</w:t>
      </w:r>
      <w:r w:rsidR="00F75083">
        <w:t xml:space="preserve"> not merely a sports/</w:t>
      </w:r>
      <w:r w:rsidR="0075174D">
        <w:t xml:space="preserve">military issue, but one </w:t>
      </w:r>
      <w:r w:rsidR="00F75083">
        <w:t>affecting</w:t>
      </w:r>
      <w:r w:rsidR="0075174D">
        <w:t xml:space="preserve"> all </w:t>
      </w:r>
      <w:r w:rsidR="00B903F2">
        <w:t xml:space="preserve">members </w:t>
      </w:r>
      <w:r w:rsidR="0075174D">
        <w:t>of</w:t>
      </w:r>
      <w:r w:rsidR="00D708DD">
        <w:t xml:space="preserve"> </w:t>
      </w:r>
      <w:r w:rsidR="0075174D">
        <w:t>society.</w:t>
      </w:r>
    </w:p>
    <w:p w14:paraId="53B3326A" w14:textId="7F764DE3" w:rsidR="00D708DD" w:rsidRDefault="003F2719" w:rsidP="005025B5">
      <w:pPr>
        <w:spacing w:line="480" w:lineRule="auto"/>
        <w:ind w:firstLine="720"/>
      </w:pPr>
      <w:r>
        <w:t xml:space="preserve">In the current recommendations for </w:t>
      </w:r>
      <w:r w:rsidR="008B4859">
        <w:t xml:space="preserve">the </w:t>
      </w:r>
      <w:r>
        <w:t xml:space="preserve">diagnosis and management of </w:t>
      </w:r>
      <w:r w:rsidR="008B4859">
        <w:t>c</w:t>
      </w:r>
      <w:r>
        <w:t>oncussion</w:t>
      </w:r>
      <w:r w:rsidR="008B4859">
        <w:t>s</w:t>
      </w:r>
      <w:r>
        <w:t>, a multidisciplinary team is responsible for evaluating the individual for symptoms and functional deficits</w:t>
      </w:r>
      <w:r w:rsidR="006A05A8">
        <w:t>.</w:t>
      </w:r>
      <w:r w:rsidR="00571CA6">
        <w:fldChar w:fldCharType="begin"/>
      </w:r>
      <w:r w:rsidR="006A05A8">
        <w:instrText xml:space="preserve"> ADDIN ZOTERO_ITEM CSL_CITATION {"citationID":"a1aahv3vbfd","properties":{"formattedCitation":"{\\rtf \\super 8,9\\nosupersub{}}","plainCitation":"8,9"},"citationItems":[{"id":2410,"uris":["http://zotero.org/users/1562642/items/HAKNK2KA"],"uri":["http://zotero.org/users/1562642/items/HAKNK2KA"],"itemData":{"id":2410,"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65,"uris":["http://zotero.org/users/1562642/items/H6UMRIHK"],"uri":["http://zotero.org/users/1562642/items/H6UMRIHK"],"itemData":{"id":65,"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rsidR="00571CA6">
        <w:fldChar w:fldCharType="separate"/>
      </w:r>
      <w:r w:rsidR="006A05A8" w:rsidRPr="006A05A8">
        <w:rPr>
          <w:rFonts w:cs="Arial"/>
          <w:szCs w:val="24"/>
          <w:vertAlign w:val="superscript"/>
        </w:rPr>
        <w:t>8,9</w:t>
      </w:r>
      <w:r w:rsidR="00571CA6">
        <w:fldChar w:fldCharType="end"/>
      </w:r>
      <w:r>
        <w:t xml:space="preserve"> Within each discipline, multiple measures may be employed to inform </w:t>
      </w:r>
      <w:r w:rsidR="008F47AB">
        <w:t>this clinical team</w:t>
      </w:r>
      <w:r w:rsidR="00B8645B">
        <w:t>, including</w:t>
      </w:r>
      <w:r>
        <w:t xml:space="preserve"> symptom report</w:t>
      </w:r>
      <w:r w:rsidR="006B5F1D">
        <w:t>s</w:t>
      </w:r>
      <w:r w:rsidR="00B8645B">
        <w:t xml:space="preserve"> and assessments of </w:t>
      </w:r>
      <w:r>
        <w:t xml:space="preserve">neurocognitive </w:t>
      </w:r>
      <w:r w:rsidR="00B8645B">
        <w:t xml:space="preserve">and </w:t>
      </w:r>
      <w:r>
        <w:t>behavioral</w:t>
      </w:r>
      <w:r w:rsidR="00B8645B">
        <w:t xml:space="preserve"> function</w:t>
      </w:r>
      <w:r>
        <w:t>, postural stability</w:t>
      </w:r>
      <w:r w:rsidR="00B8645B">
        <w:t>,</w:t>
      </w:r>
      <w:r>
        <w:t xml:space="preserve"> and sleep. </w:t>
      </w:r>
      <w:r w:rsidR="003E55A6">
        <w:t xml:space="preserve">Given that individuals from </w:t>
      </w:r>
      <w:r w:rsidR="005C63A6">
        <w:t xml:space="preserve">all </w:t>
      </w:r>
      <w:r w:rsidR="003E55A6">
        <w:t xml:space="preserve">cultural and linguistic backgrounds </w:t>
      </w:r>
      <w:r w:rsidR="0074189B">
        <w:t>are</w:t>
      </w:r>
      <w:r w:rsidR="003E55A6">
        <w:t xml:space="preserve"> at risk for concussion, the need for clinically</w:t>
      </w:r>
      <w:r w:rsidR="0075174D">
        <w:t>-</w:t>
      </w:r>
      <w:r w:rsidR="003E55A6">
        <w:t xml:space="preserve"> </w:t>
      </w:r>
      <w:r w:rsidR="00912287">
        <w:t>and culturally</w:t>
      </w:r>
      <w:r w:rsidR="0075174D">
        <w:t>-</w:t>
      </w:r>
      <w:r w:rsidR="00F75083">
        <w:t xml:space="preserve">relevant, </w:t>
      </w:r>
      <w:r w:rsidR="003E55A6">
        <w:t>valid measures</w:t>
      </w:r>
      <w:r>
        <w:t xml:space="preserve"> </w:t>
      </w:r>
      <w:r w:rsidR="00DC7AE8">
        <w:t>is imperative</w:t>
      </w:r>
      <w:r w:rsidR="0075174D">
        <w:t>.</w:t>
      </w:r>
    </w:p>
    <w:p w14:paraId="6ABB2F26" w14:textId="7C6B8334" w:rsidR="008346E8" w:rsidRDefault="00D708DD" w:rsidP="005025B5">
      <w:pPr>
        <w:spacing w:line="480" w:lineRule="auto"/>
        <w:ind w:firstLine="720"/>
      </w:pPr>
      <w:r>
        <w:t>This is especially true for neurocognitive testing in light of several facts. First, many common neurocognitive tests were developed for, and validated on, White, English-speaking individuals in the United States</w:t>
      </w:r>
      <w:r w:rsidR="006A05A8">
        <w:t>.</w:t>
      </w:r>
      <w:r w:rsidR="00FF4508">
        <w:fldChar w:fldCharType="begin"/>
      </w:r>
      <w:r w:rsidR="006A05A8">
        <w:instrText xml:space="preserve"> ADDIN ZOTERO_ITEM CSL_CITATION {"citationID":"zlEM71aF","properties":{"formattedCitation":"{\\rtf \\super 10,11\\nosupersub{}}","plainCitation":"10,11"},"citationItems":[{"id":28,"uris":["http://zotero.org/users/1562642/items/I7869SEV"],"uri":["http://zotero.org/users/1562642/items/I7869SEV"],"itemData":{"id":28,"type":"article-journal","title":"Future directions in neuropsychological assessment with African Americans","container-title":"Minority and cross-cultural aspects of neuropsychological assessment","page":"79–96","source":"Google Scholar","author":[{"family":"Manly","given":"Jennifer J."},{"family":"Jacobs","given":"Diane M."},{"family":"Ferraro","given":"F. R."}],"issued":{"date-parts":[["2002"]]}}},{"id":20,"uris":["http://zotero.org/users/1562642/items/VHB45TRM"],"uri":["http://zotero.org/users/1562642/items/VHB45TRM"],"itemData":{"id":20,"type":"article-journal","title":"Critical issues in cultural neuropsychology: profit from diversity","container-title":"Neuropsychology review","page":"179-183","volume":"18","issue":"3","source":"PubMed Central","DOI":"10.1007/s11065-008-9068-8","ISSN":"1040-7308","note":"PMID: 18814033\nPMCID: PMC2759971","shortTitle":"Critical issues in cultural neuropsychology","journalAbbreviation":"Neuropsychol Rev","author":[{"family":"Manly","given":"Jennifer J."}],"issued":{"date-parts":[["2008",9]]}}}],"schema":"https://github.com/citation-style-language/schema/raw/master/csl-citation.json"} </w:instrText>
      </w:r>
      <w:r w:rsidR="00FF4508">
        <w:fldChar w:fldCharType="separate"/>
      </w:r>
      <w:r w:rsidR="006A05A8" w:rsidRPr="006A05A8">
        <w:rPr>
          <w:rFonts w:cs="Arial"/>
          <w:szCs w:val="24"/>
          <w:vertAlign w:val="superscript"/>
        </w:rPr>
        <w:t>10,11</w:t>
      </w:r>
      <w:r w:rsidR="00FF4508">
        <w:fldChar w:fldCharType="end"/>
      </w:r>
      <w:r>
        <w:t xml:space="preserve"> As such, test performance by </w:t>
      </w:r>
      <w:r>
        <w:lastRenderedPageBreak/>
        <w:t>other racial, cultural,</w:t>
      </w:r>
      <w:r w:rsidR="00F75083">
        <w:t xml:space="preserve"> </w:t>
      </w:r>
      <w:r>
        <w:t>ethnic</w:t>
      </w:r>
      <w:r w:rsidR="00F75083">
        <w:t>, and linguistic</w:t>
      </w:r>
      <w:r>
        <w:t xml:space="preserve"> groups may differ from </w:t>
      </w:r>
      <w:r w:rsidR="009F4D02">
        <w:t xml:space="preserve">the expected outcomes </w:t>
      </w:r>
      <w:r>
        <w:t xml:space="preserve">for reasons other than cognitive impairment, </w:t>
      </w:r>
      <w:r w:rsidR="00F75083">
        <w:t>including</w:t>
      </w:r>
      <w:r>
        <w:t xml:space="preserve"> education</w:t>
      </w:r>
      <w:r w:rsidR="009F70B1">
        <w:t xml:space="preserve">, </w:t>
      </w:r>
      <w:r>
        <w:t>cultural salience</w:t>
      </w:r>
      <w:r w:rsidR="009F70B1">
        <w:t>, and acculturation</w:t>
      </w:r>
      <w:r w:rsidR="006A05A8">
        <w:t>.</w:t>
      </w:r>
      <w:r w:rsidR="00FF4508">
        <w:fldChar w:fldCharType="begin"/>
      </w:r>
      <w:r w:rsidR="006A05A8">
        <w:instrText xml:space="preserve"> ADDIN ZOTERO_ITEM CSL_CITATION {"citationID":"Qk78nr6s","properties":{"formattedCitation":"{\\rtf \\super 12\\uc0\\u8211{}14\\nosupersub{}}","plainCitation":"12–14"},"citationItems":[{"id":33,"uris":["http://zotero.org/users/1562642/items/MQKIK7G2"],"uri":["http://zotero.org/users/1562642/items/MQKIK7G2"],"itemData":{"id":33,"type":"article-journal","title":"Directions of research in cross-cultural neuropsychology","container-title":"Journal of clinical and experimental neuropsychology","page":"143–150","volume":"17","issue":"1","source":"Google Scholar","author":[{"family":"Ardila","given":"Alfredo"}],"issued":{"date-parts":[["1995"]]}}},{"id":315,"uris":["http://zotero.org/users/1562642/items/Z8VP2X9M"],"uri":["http://zotero.org/users/1562642/items/Z8VP2X9M"],"itemData":{"id":315,"type":"article-journal","title":"Cultural values underlying psychometric cognitive testing","container-title":"Neuropsychology review","page":"185–195","volume":"15","issue":"4","source":"Google Scholar","author":[{"family":"Ardila","given":"Alfredo"}],"issued":{"date-parts":[["2005"]]}}},{"id":16,"uris":["http://zotero.org/users/1562642/items/RIM2A7IM"],"uri":["http://zotero.org/users/1562642/items/RIM2A7IM"],"itemData":{"id":16,"type":"article-journal","title":"Ethical issues in cross-cultural neuropsychology","container-title":"Applied Neuropsychology","page":"91-100","volume":"13","issue":"2","source":"Taylor and Francis+NEJM","abstract":"Clinical neuropsychologists who assess patients from diverse cultural and linguistic backgrounds face unique ethical challenges. In this article, we address 4 critical questions relevant to ethics of cross-cultural neuropsychology: (a) Should culture or race be considered in neuropsychological testing? (b) Should race- and ethnicity-specific normative data be used in the clinical neuropsychological evaluation? (c) Who is competent to design and translate tests for ethnic minority groups and non-English speakers and who is competent to administer and interpret them? and (d) Are neuropsychology training programs adequately preparing clinicians to be competent in the assessment of cross-cultural groups? The overall aims of the article are to highlight the complexity of these clinical and ethical issues, to provide comprehensive and balanced information to help guide clinician choices, and to stimulate future research in this area.","DOI":"10.1207/s15324826an1302_4","ISSN":"0908-4282","note":"PMID: 17009882","author":[{"family":"Brickman","given":"Adam M."},{"family":"Cabo","given":"Raquel"},{"family":"Manly","given":"Jennifer J."}],"issued":{"date-parts":[["2006",6,1]]}}}],"schema":"https://github.com/citation-style-language/schema/raw/master/csl-citation.json"} </w:instrText>
      </w:r>
      <w:r w:rsidR="00FF4508">
        <w:fldChar w:fldCharType="separate"/>
      </w:r>
      <w:r w:rsidR="006A05A8" w:rsidRPr="006A05A8">
        <w:rPr>
          <w:rFonts w:cs="Arial"/>
          <w:szCs w:val="24"/>
          <w:vertAlign w:val="superscript"/>
        </w:rPr>
        <w:t>12–14</w:t>
      </w:r>
      <w:r w:rsidR="00FF4508">
        <w:fldChar w:fldCharType="end"/>
      </w:r>
      <w:r w:rsidR="00FF4508">
        <w:t xml:space="preserve"> Consequently, there is reasonable evidence indicating that neuropsychological tests contain cultural biases</w:t>
      </w:r>
      <w:r w:rsidR="009F4D02">
        <w:fldChar w:fldCharType="begin"/>
      </w:r>
      <w:r w:rsidR="006A05A8">
        <w:instrText xml:space="preserve"> ADDIN ZOTERO_ITEM CSL_CITATION {"citationID":"Mec8zdL5","properties":{"formattedCitation":"{\\rtf \\super 12,13,15,16\\nosupersub{}}","plainCitation":"12,13,15,16"},"citationItems":[{"id":27,"uris":["http://zotero.org/users/1562642/items/5KN8325G"],"uri":["http://zotero.org/users/1562642/items/5KN8325G"],"itemData":{"id":27,"type":"article-journal","title":"Bias in cross-cultural neuropsychological testing: problems and possible solutions","container-title":"Culture and Brain","page":"1-35","source":"link.springer.com","abstract":"Cultural variables exert a powerful effect on test performance. This effect is now largely recognized in the field of neuropsychology, although rather underestimated. This paper has three parts. First, different sources of cross-cultural bias in neuropsychological testing are identified, using the taxonomy proposed by van de Vijver and Tanzer (Eur Rev Appl Psychol 54: 119–135, 2004), specifically, an examination of construct, method and item biases. Second, strategies proposed in the literature to address these biases are reviewed. Finally, a three-level approach to addressing these problems related to bias is proposed. These approaches are hierarchically organized from bottom-to-top: (1) a behavioral approach in the testing situation, (2) test adaptation and, (3) the development of a new generation of neuropsychological tests. Simultaneous test development across multiple cultures is emphasized. Guidelines for the development of these tests are proposed in order to obtain culturally fair and psychometrically robust tests.","DOI":"10.1007/s40167-017-0050-2","ISSN":"2193-8652, 2193-8660","shortTitle":"Bias in cross-cultural neuropsychological testing","journalAbbreviation":"Cult. Brain","language":"en","author":[{"family":"Fernández","given":"Alberto Luis"},{"family":"Abe","given":"Jennifer"}],"issued":{"date-parts":[["2017",5,12]]}}},{"id":33,"uris":["http://zotero.org/users/1562642/items/MQKIK7G2"],"uri":["http://zotero.org/users/1562642/items/MQKIK7G2"],"itemData":{"id":33,"type":"article-journal","title":"Directions of research in cross-cultural neuropsychology","container-title":"Journal of clinical and experimental neuropsychology","page":"143–150","volume":"17","issue":"1","source":"Google Scholar","author":[{"family":"Ardila","given":"Alfredo"}],"issued":{"date-parts":[["1995"]]}}},{"id":315,"uris":["http://zotero.org/users/1562642/items/Z8VP2X9M"],"uri":["http://zotero.org/users/1562642/items/Z8VP2X9M"],"itemData":{"id":315,"type":"article-journal","title":"Cultural values underlying psychometric cognitive testing","container-title":"Neuropsychology review","page":"185–195","volume":"15","issue":"4","source":"Google Scholar","author":[{"family":"Ardila","given":"Alfredo"}],"issued":{"date-parts":[["2005"]]}}},{"id":24,"uris":["http://zotero.org/users/1562642/items/2BIB7WJ6"],"uri":["http://zotero.org/users/1562642/items/2BIB7WJ6"],"itemData":{"id":24,"type":"article-journal","title":"Neuropsychological assessment of culturally and educationally dissimilar individuals","container-title":"Handbook of multicultural mental health: Assessment and treatment of diverse populations","page":"225–241","source":"Google Scholar","author":[{"family":"Puente","given":"Antonio E."},{"family":"Perez-Garcia","given":"Miguel"},{"family":"Vilar-Lopez","given":"R."},{"family":"Hidalgo-Ruzzante","given":"N."},{"family":"Fasfous","given":"Ahmed F."}],"issued":{"date-parts":[["2013"]]}}}],"schema":"https://github.com/citation-style-language/schema/raw/master/csl-citation.json"} </w:instrText>
      </w:r>
      <w:r w:rsidR="009F4D02">
        <w:fldChar w:fldCharType="separate"/>
      </w:r>
      <w:r w:rsidR="006A05A8" w:rsidRPr="006A05A8">
        <w:rPr>
          <w:rFonts w:cs="Arial"/>
          <w:szCs w:val="24"/>
          <w:vertAlign w:val="superscript"/>
        </w:rPr>
        <w:t>12,13,15,16</w:t>
      </w:r>
      <w:r w:rsidR="009F4D02">
        <w:fldChar w:fldCharType="end"/>
      </w:r>
      <w:r w:rsidR="00FF4508">
        <w:t xml:space="preserve"> resulting in</w:t>
      </w:r>
      <w:r w:rsidR="009F70B1">
        <w:t xml:space="preserve"> potential</w:t>
      </w:r>
      <w:r w:rsidR="00FF4508">
        <w:t xml:space="preserve"> misdiagnoses</w:t>
      </w:r>
      <w:r w:rsidR="006A05A8">
        <w:t>.</w:t>
      </w:r>
      <w:r w:rsidR="009F70B1">
        <w:fldChar w:fldCharType="begin"/>
      </w:r>
      <w:r w:rsidR="006A05A8">
        <w:instrText xml:space="preserve"> ADDIN ZOTERO_ITEM CSL_CITATION {"citationID":"Jj7eefBp","properties":{"formattedCitation":"{\\rtf \\super 17\\uc0\\u8211{}20\\nosupersub{}}","plainCitation":"17–20"},"citationItems":[{"id":25,"uris":["http://zotero.org/users/1562642/items/AK3P39GP"],"uri":["http://zotero.org/users/1562642/items/AK3P39GP"],"itemData":{"id":25,"type":"article-journal","title":"Cross-cultural neuropsychological assessment: A comparison of randomly selected, demographically matched cohorts of English-and Spanish-speaking older adults","container-title":"Journal of Clinical and Experimental Neuropsychology","page":"331-339","volume":"19","issue":"3","source":"Taylor and Francis+NEJM","abstract":"As the US population of elderly Hispanics continues to grow, there is an increasingly greater need for neuropsychological measures that are appropriate for assessing Spanish-speaking elders. The current study compared the performance of randomly selected, community-based samples of English-and Spanish-speaking elders on a brief neuropsychological test battery. Subject groups were matched for age and education. Multivariate analysis indicated significant group differences on the test battery. English and Spanish speakers scored comparably on many language-based tasks, but Spanish speakers scored significantly lower on almost all of the nonverbal measures. Significant group differences were observed on multiple-choice matching and recognition memory for stimuli from the Benton Visual Retention Test, as well as on Identities and Oddities from the Mattis Dementia Rating Scale, category fluency, and Complex Ideational Material from the Boston Diagnostic Aphasia Examination (BDAE). Results suggest that caution is warranted when using nonverbal as well as verbal measures to assess non-English-speaking individuals.","DOI":"10.1080/01688639708403862","ISSN":"1380-3395","note":"PMID: 9268808","shortTitle":"Cross-cultural neuropsychological assessment","author":[{"family":"Jacobs","given":"Diane M."},{"family":"Sano","given":"Mary"},{"family":"Albert","given":"Steven"},{"family":"Schofield","given":"Peter"},{"family":"Dooneief","given":"George"},{"family":"Stern","given":"Yaakov"}],"issued":{"date-parts":[["1997",6,1]]}}},{"id":10,"uris":["http://zotero.org/users/1562642/items/9XHDT3IV"],"uri":["http://zotero.org/users/1562642/items/9XHDT3IV"],"itemData":{"id":10,"type":"article-journal","title":"Demographically corrected norms for the California Verbal Learning Test","container-title":"Journal of Clinical and Experimental Neuropsychology","page":"80-94","volume":"22","issue":"1","source":"Taylor and Francis+NEJM","abstract":"The California Verbal Learning Test (CVLT) is designed to quantify components of verbal learning, retention and retrieval. The present study used multiple regression analyses to correct for demographic characteristics on CVLT performance measures. There were 906 subjects, of whom 549 were Caucasians (61%) and 357 were African Americans (39%). Age, education, ethnicity, and gender were found to be significant predictors of performance on several CVLT indices, including Total Words Recalled, Trial 1, Trial 5, List B, Short Delay Free Recall (SDFR), and Long Delay Free Recall (LDFR). Demographically corrected T-scores were calculated for a base sample of 672 subjects and cross-validated on 234 separate subjects. Tables and regression equations are offered to convert raw scores into T-scores corrected for age, gender, education, and ethnicity. Demographically corrected Recognition Discriminability cutoff scores were calculated for age and education levels. In order to provide some indices of important memory processes, we also computed indices of retrieval, Short-Delay forgetting and Long-Delay forgetting and present normative information for them.","DOI":"10.1076/1380-3395(200002)22:1;1-8;FT080","ISSN":"1380-3395","note":"PMID: 10649547","author":[{"family":"Norman","given":"Marc A."},{"family":"Evans","given":"Jovier D."},{"family":"Miller","given":"Walden S."},{"family":"Heaton","given":"Robert K."}],"issued":{"date-parts":[["2000",2,1]]}}},{"id":12,"uris":["http://zotero.org/users/1562642/items/AACP9QNH"],"uri":["http://zotero.org/users/1562642/items/AACP9QNH"],"itemData":{"id":12,"type":"article-journal","title":"Demographically corrected norms for African Americans and Caucasians on the Hopkins Verbal Learning Test–Revised, Brief Visuospatial Memory Test–Revised, Stroop Color and Word Test, and Wisconsin Card Sorting Test 64-Card Version","container-title":"Journal of Clinical and Experimental Neuropsychology","page":"793-804","volume":"33","issue":"7","source":"Taylor and Francis+NEJM","abstract":"Memory and executive functioning are two important components of clinical neuropsychological (NP) practice and research. Multiple demographic factors are known to affect performance differentially on most NP tests, but adequate normative corrections, inclusive of race/ethnicity, are not available for many widely used instruments. This study compared demographic contributions for widely used tests of verbal and visual learning and memory (Brief Visual Memory Test–Revised, Hopkins Verbal Memory Test–Revised) and executive functioning (Stroop Color and Word Test, Wisconsin Card Sorting Test–64) in groups of healthy Caucasians (n = 143) and African Americans (n = 103). Demographic factors of age, education, gender, and race/ethnicity were found to be significant factors on some indices of all four tests. The magnitude of demographic contributions (especially age) was greater for African Americans than for Caucasians on most measures. New, demographically corrected T-score formulas were calculated for each race/ethnicity. The rates of NP impairment using previously published normative standards significantly overestimated NP impairment in African Americans. Utilizing the new demographic corrections developed and presented herein, NP impairment rates were comparable between the two race/ethnicities and were unrelated to the other demographic characteristics (age, education, gender) in either race/ethnicity group. Findings support the need to consider extended demographic contributions to neuropsychological test performance in clinical and research settings.","DOI":"10.1080/13803395.2011.559157","ISSN":"1380-3395","note":"PMID: 21547817","author":[{"family":"Norman","given":"Marc A."},{"family":"Moore","given":"David J."},{"family":"Taylor","given":"Michael"},{"family":"Jr","given":"Donald Franklin"},{"family":"Cysique","given":"Lucette"},{"family":"Ake","given":"Chris"},{"family":"Lazarretto","given":"Deborah"},{"family":"Vaida","given":"Florin"},{"family":"Heaton","given":"Robert K."},{"family":"Group","given":"the HNRC"}],"issued":{"date-parts":[["2011",8,1]]}}},{"id":32,"uris":["http://zotero.org/users/1562642/items/B5UBJEG6"],"uri":["http://zotero.org/users/1562642/items/B5UBJEG6"],"itemData":{"id":32,"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schema":"https://github.com/citation-style-language/schema/raw/master/csl-citation.json"} </w:instrText>
      </w:r>
      <w:r w:rsidR="009F70B1">
        <w:fldChar w:fldCharType="separate"/>
      </w:r>
      <w:r w:rsidR="006A05A8" w:rsidRPr="006A05A8">
        <w:rPr>
          <w:rFonts w:cs="Arial"/>
          <w:szCs w:val="24"/>
          <w:vertAlign w:val="superscript"/>
        </w:rPr>
        <w:t>17–20</w:t>
      </w:r>
      <w:r w:rsidR="009F70B1">
        <w:fldChar w:fldCharType="end"/>
      </w:r>
      <w:r w:rsidR="00FF4508">
        <w:t xml:space="preserve"> </w:t>
      </w:r>
      <w:r w:rsidR="00CF4E94">
        <w:t>These issues are e</w:t>
      </w:r>
      <w:r w:rsidR="00423730">
        <w:t>xacerbated</w:t>
      </w:r>
      <w:r w:rsidR="00CF4E94">
        <w:t xml:space="preserve"> when </w:t>
      </w:r>
      <w:r w:rsidR="00AC7E32">
        <w:t>examiners and clients speak different languages</w:t>
      </w:r>
      <w:r w:rsidR="006A05A8">
        <w:t>.</w:t>
      </w:r>
      <w:r w:rsidR="00CF4E94">
        <w:fldChar w:fldCharType="begin"/>
      </w:r>
      <w:r w:rsidR="006A05A8">
        <w:instrText xml:space="preserve"> ADDIN ZOTERO_ITEM CSL_CITATION {"citationID":"D60XHosD","properties":{"formattedCitation":"{\\rtf \\super 12,14,20\\uc0\\u8211{}22\\nosupersub{}}","plainCitation":"12,14,20–22"},"citationItems":[{"id":33,"uris":["http://zotero.org/users/1562642/items/MQKIK7G2"],"uri":["http://zotero.org/users/1562642/items/MQKIK7G2"],"itemData":{"id":33,"type":"article-journal","title":"Directions of research in cross-cultural neuropsychology","container-title":"Journal of clinical and experimental neuropsychology","page":"143–150","volume":"17","issue":"1","source":"Google Scholar","author":[{"family":"Ardila","given":"Alfredo"}],"issued":{"date-parts":[["1995"]]}}},{"id":32,"uris":["http://zotero.org/users/1562642/items/B5UBJEG6"],"uri":["http://zotero.org/users/1562642/items/B5UBJEG6"],"itemData":{"id":32,"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id":16,"uris":["http://zotero.org/users/1562642/items/RIM2A7IM"],"uri":["http://zotero.org/users/1562642/items/RIM2A7IM"],"itemData":{"id":16,"type":"article-journal","title":"Ethical issues in cross-cultural neuropsychology","container-title":"Applied Neuropsychology","page":"91-100","volume":"13","issue":"2","source":"Taylor and Francis+NEJM","abstract":"Clinical neuropsychologists who assess patients from diverse cultural and linguistic backgrounds face unique ethical challenges. In this article, we address 4 critical questions relevant to ethics of cross-cultural neuropsychology: (a) Should culture or race be considered in neuropsychological testing? (b) Should race- and ethnicity-specific normative data be used in the clinical neuropsychological evaluation? (c) Who is competent to design and translate tests for ethnic minority groups and non-English speakers and who is competent to administer and interpret them? and (d) Are neuropsychology training programs adequately preparing clinicians to be competent in the assessment of cross-cultural groups? The overall aims of the article are to highlight the complexity of these clinical and ethical issues, to provide comprehensive and balanced information to help guide clinician choices, and to stimulate future research in this area.","DOI":"10.1207/s15324826an1302_4","ISSN":"0908-4282","note":"PMID: 17009882","author":[{"family":"Brickman","given":"Adam M."},{"family":"Cabo","given":"Raquel"},{"family":"Manly","given":"Jennifer J."}],"issued":{"date-parts":[["2006",6,1]]}}},{"id":19,"uris":["http://zotero.org/users/1562642/items/6HFVNDCQ"],"uri":["http://zotero.org/users/1562642/items/6HFVNDCQ"],"itemData":{"id":19,"type":"chapter","title":"The assessment of the Hispanic child","container-title":"Handbook of clinical child neuropsychology","publisher":"Springer","page":"401–424","source":"Google Scholar","URL":"http://link.springer.com/chapter/10.1007/978-0-387-78867-8_18","author":[{"family":"Candelaria","given":"Margo A."},{"family":"Llorente","given":"Antolin M."}],"issued":{"date-parts":[["2009"]]}}},{"id":15,"uris":["http://zotero.org/users/1562642/items/3EI2HC36"],"uri":["http://zotero.org/users/1562642/items/3EI2HC36"],"itemData":{"id":15,"type":"article-journal","title":"Neuropsychological training and practices with Hispanics: A national survey","container-title":"The Clinical Neuropsychologist","page":"229-243","volume":"11","issue":"3","source":"Taylor and Francis+NEJM","abstract":"A comprehensive survey was conducted among neuropsychologists in the United States to examine the past training and current practices of respondents with Hispanic populations. The results indicated that clinical neuropsychologists in the US provide both assessment and treatment services to Hispanics, yet report inadequate preparation to work with this population. Generally, these neuropsychologists did not consider themselves competent to work with Hispanics and requested additional training in the provision of services to Hispanics. In addition, (1) the respondents believe that clinical neuropsychology has paid little attention to cultural factors; and (2) respondents reported that they had virtually no exposure to Hispanic clinical supervisors. The best predictors of self-rated competence for work with Hispanics were related to clinical training. The findings are discussed in light of future recommendations for training and research.","DOI":"10.1080/13854049708400451","ISSN":"1385-4046","shortTitle":"Neuropsychological training and practices with hispanics","author":[{"family":"Echemendia","given":"Ruben J."},{"family":"Harris","given":"Josette G."},{"family":"Congett","given":"Sylvia M."},{"family":"Diaz","given":"M. Leonor"},{"family":"Puente","given":"Antonio E."}],"issued":{"date-parts":[["1997",8,1]]}}}],"schema":"https://github.com/citation-style-language/schema/raw/master/csl-citation.json"} </w:instrText>
      </w:r>
      <w:r w:rsidR="00CF4E94">
        <w:fldChar w:fldCharType="separate"/>
      </w:r>
      <w:r w:rsidR="006A05A8" w:rsidRPr="006A05A8">
        <w:rPr>
          <w:rFonts w:cs="Arial"/>
          <w:szCs w:val="24"/>
          <w:vertAlign w:val="superscript"/>
        </w:rPr>
        <w:t>12,14,20–22</w:t>
      </w:r>
      <w:r w:rsidR="00CF4E94">
        <w:fldChar w:fldCharType="end"/>
      </w:r>
      <w:r w:rsidR="00CF4E94">
        <w:t xml:space="preserve"> Finally</w:t>
      </w:r>
      <w:r>
        <w:t>, global immigration trends indicate that</w:t>
      </w:r>
      <w:r w:rsidR="00FF4508">
        <w:t>, as of 2015,</w:t>
      </w:r>
      <w:r>
        <w:t xml:space="preserve"> 244 million</w:t>
      </w:r>
      <w:r w:rsidR="00FF4508">
        <w:t xml:space="preserve"> individuals worldwide reside outside their country of birth</w:t>
      </w:r>
      <w:r w:rsidR="006A05A8">
        <w:t>.</w:t>
      </w:r>
      <w:r w:rsidR="00445A71">
        <w:fldChar w:fldCharType="begin"/>
      </w:r>
      <w:r w:rsidR="006A05A8">
        <w:instrText xml:space="preserve"> ADDIN ZOTERO_ITEM CSL_CITATION {"citationID":"a1p968nbk3u","properties":{"formattedCitation":"{\\rtf \\super 23\\nosupersub{}}","plainCitation":"23"},"citationItems":[{"id":17,"uris":["http://zotero.org/users/1562642/items/52UQ9B5G"],"uri":["http://zotero.org/users/1562642/items/52UQ9B5G"],"itemData":{"id":17,"type":"article","title":"2015 Global Migration Trends Factsheet","URL":"http://gmdac.iom.int/global-migration-trends-factsheet","author":[{"literal":"The International Organization for Migration"}],"issued":{"date-parts":[["2017"]]}}}],"schema":"https://github.com/citation-style-language/schema/raw/master/csl-citation.json"} </w:instrText>
      </w:r>
      <w:r w:rsidR="00445A71">
        <w:fldChar w:fldCharType="separate"/>
      </w:r>
      <w:r w:rsidR="006A05A8" w:rsidRPr="006A05A8">
        <w:rPr>
          <w:rFonts w:cs="Arial"/>
          <w:szCs w:val="24"/>
          <w:vertAlign w:val="superscript"/>
        </w:rPr>
        <w:t>23</w:t>
      </w:r>
      <w:r w:rsidR="00445A71">
        <w:fldChar w:fldCharType="end"/>
      </w:r>
      <w:r w:rsidR="00CF4E94">
        <w:t xml:space="preserve"> Th</w:t>
      </w:r>
      <w:r w:rsidR="00D25272">
        <w:t xml:space="preserve">us, in both research and clinical practice, cross-cultural neuropsychological testing is one </w:t>
      </w:r>
      <w:r w:rsidR="00652903">
        <w:t>that</w:t>
      </w:r>
      <w:r w:rsidR="00D25272">
        <w:t xml:space="preserve"> affects clinicians, patients, and participants regardless of the country in which testing occurs.</w:t>
      </w:r>
    </w:p>
    <w:p w14:paraId="2A0CA96F" w14:textId="6AD0942F" w:rsidR="0074095B" w:rsidRPr="0074095B" w:rsidRDefault="002D2328" w:rsidP="00820946">
      <w:pPr>
        <w:spacing w:line="480" w:lineRule="auto"/>
        <w:rPr>
          <w:b/>
        </w:rPr>
      </w:pPr>
      <w:r>
        <w:rPr>
          <w:b/>
        </w:rPr>
        <w:t>Purpose and O</w:t>
      </w:r>
      <w:r w:rsidR="0074095B">
        <w:rPr>
          <w:b/>
        </w:rPr>
        <w:t>rganization</w:t>
      </w:r>
    </w:p>
    <w:p w14:paraId="42CCDEFE" w14:textId="5A17B99A" w:rsidR="003E55A6" w:rsidRDefault="003E55A6" w:rsidP="005025B5">
      <w:pPr>
        <w:spacing w:line="480" w:lineRule="auto"/>
        <w:ind w:firstLine="720"/>
      </w:pPr>
      <w:r>
        <w:t xml:space="preserve">The purpose of this literature review is, therefore, to determine the extent to which cultural and linguistic </w:t>
      </w:r>
      <w:r w:rsidR="0074189B">
        <w:t xml:space="preserve">demographic data are reported </w:t>
      </w:r>
      <w:r w:rsidR="00B8645B">
        <w:t xml:space="preserve">for neurocognitive outcomes </w:t>
      </w:r>
      <w:r w:rsidR="0074189B">
        <w:t>in concussion-related research</w:t>
      </w:r>
      <w:r>
        <w:t xml:space="preserve">. To do so, first a definition and </w:t>
      </w:r>
      <w:r w:rsidR="0074095B">
        <w:t xml:space="preserve">brief </w:t>
      </w:r>
      <w:r>
        <w:t xml:space="preserve">overview of </w:t>
      </w:r>
      <w:r w:rsidR="00AC7E32">
        <w:t>concussion</w:t>
      </w:r>
      <w:r>
        <w:t xml:space="preserve"> will be provided along with characteristics of common testing methods. Second, a brief overview of the evidence for </w:t>
      </w:r>
      <w:r w:rsidR="00840DAF">
        <w:t>the impact of race, culture/ethnicity, and language</w:t>
      </w:r>
      <w:r>
        <w:t xml:space="preserve"> in cognitive function will be presented. Third, an overview of the literature regarding racial, cultural, and linguistic </w:t>
      </w:r>
      <w:r w:rsidR="00B8645B">
        <w:t>reporting</w:t>
      </w:r>
      <w:r>
        <w:t xml:space="preserve"> in </w:t>
      </w:r>
      <w:r w:rsidR="00B8645B">
        <w:t xml:space="preserve">concussion-related </w:t>
      </w:r>
      <w:r>
        <w:t>neurocognitive testi</w:t>
      </w:r>
      <w:r w:rsidR="00445A71">
        <w:t xml:space="preserve">ng </w:t>
      </w:r>
      <w:r>
        <w:t xml:space="preserve">will be given. Finally, conclusions will be offered along with recommendations for future research and </w:t>
      </w:r>
      <w:r w:rsidR="00445A71">
        <w:t>clinical considerations</w:t>
      </w:r>
      <w:r>
        <w:t>.</w:t>
      </w:r>
    </w:p>
    <w:p w14:paraId="48937DAE" w14:textId="741FFD98" w:rsidR="0074095B" w:rsidRPr="0074095B" w:rsidRDefault="00E943EB" w:rsidP="00820946">
      <w:pPr>
        <w:spacing w:line="480" w:lineRule="auto"/>
        <w:rPr>
          <w:b/>
        </w:rPr>
      </w:pPr>
      <w:r>
        <w:rPr>
          <w:b/>
        </w:rPr>
        <w:t>Concussion O</w:t>
      </w:r>
      <w:r w:rsidR="0074095B">
        <w:rPr>
          <w:b/>
        </w:rPr>
        <w:t>verview</w:t>
      </w:r>
    </w:p>
    <w:p w14:paraId="5D495A05" w14:textId="425A44EA" w:rsidR="00553F53" w:rsidRDefault="00553F53" w:rsidP="005025B5">
      <w:pPr>
        <w:spacing w:line="480" w:lineRule="auto"/>
        <w:ind w:firstLine="720"/>
      </w:pPr>
      <w:r>
        <w:lastRenderedPageBreak/>
        <w:t xml:space="preserve">Concussion </w:t>
      </w:r>
      <w:r w:rsidR="00814ED3">
        <w:t>is</w:t>
      </w:r>
      <w:r>
        <w:t xml:space="preserve"> a consequence of direct (</w:t>
      </w:r>
      <w:r w:rsidR="008F47AB">
        <w:t xml:space="preserve">applied </w:t>
      </w:r>
      <w:r>
        <w:t xml:space="preserve">to the head itself) or indirect </w:t>
      </w:r>
      <w:r w:rsidR="008F47AB">
        <w:t xml:space="preserve">force </w:t>
      </w:r>
      <w:r>
        <w:t>(</w:t>
      </w:r>
      <w:r w:rsidR="008F47AB">
        <w:t xml:space="preserve">applied </w:t>
      </w:r>
      <w:r>
        <w:t>to the body</w:t>
      </w:r>
      <w:r w:rsidR="008F47AB">
        <w:t xml:space="preserve"> and transferred biomechanically to the head</w:t>
      </w:r>
      <w:r>
        <w:t>) result</w:t>
      </w:r>
      <w:r w:rsidR="00445A71">
        <w:t>ing</w:t>
      </w:r>
      <w:r w:rsidR="008F47AB">
        <w:t xml:space="preserve"> </w:t>
      </w:r>
      <w:r>
        <w:t xml:space="preserve">in </w:t>
      </w:r>
      <w:r w:rsidR="00445A71">
        <w:t>disrupted</w:t>
      </w:r>
      <w:r w:rsidR="006A05A8">
        <w:t xml:space="preserve"> brain function.</w:t>
      </w:r>
      <w:r>
        <w:fldChar w:fldCharType="begin"/>
      </w:r>
      <w:r w:rsidR="006A05A8">
        <w:instrText xml:space="preserve"> ADDIN ZOTERO_ITEM CSL_CITATION {"citationID":"lf58qfvbn","properties":{"formattedCitation":"{\\rtf \\super 8,24,25\\nosupersub{}}","plainCitation":"8,24,25"},"citationItems":[{"id":2500,"uris":["http://zotero.org/users/1562642/items/MN5NJ545"],"uri":["http://zotero.org/users/1562642/items/MN5NJ545"],"itemData":{"id":2500,"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330,"uris":["http://zotero.org/users/1562642/items/2WAHC54F"],"uri":["http://zotero.org/users/1562642/items/2WAHC54F"],"itemData":{"id":2330,"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10,"uris":["http://zotero.org/users/1562642/items/HAKNK2KA"],"uri":["http://zotero.org/users/1562642/items/HAKNK2KA"],"itemData":{"id":2410,"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schema":"https://github.com/citation-style-language/schema/raw/master/csl-citation.json"} </w:instrText>
      </w:r>
      <w:r>
        <w:fldChar w:fldCharType="separate"/>
      </w:r>
      <w:r w:rsidR="006A05A8" w:rsidRPr="006A05A8">
        <w:rPr>
          <w:rFonts w:cs="Arial"/>
          <w:szCs w:val="24"/>
          <w:vertAlign w:val="superscript"/>
        </w:rPr>
        <w:t>8,24,25</w:t>
      </w:r>
      <w:r>
        <w:fldChar w:fldCharType="end"/>
      </w:r>
      <w:r>
        <w:t xml:space="preserve"> Broadly, disruptions include impairments or changes in cognitive status, behavior, balance, sleep and t</w:t>
      </w:r>
      <w:r w:rsidR="00B8645B">
        <w:t xml:space="preserve">he presence of somatic symptoms (most commonly </w:t>
      </w:r>
      <w:r w:rsidR="00AC7E32">
        <w:t>headache, photo-/</w:t>
      </w:r>
      <w:r w:rsidR="00B8645B">
        <w:t>phonosensitivity, nausea, vomiting, confusion or fogginess, and dizziness</w:t>
      </w:r>
      <w:r w:rsidR="00B8645B">
        <w:t>).</w:t>
      </w:r>
      <w:r>
        <w:fldChar w:fldCharType="begin"/>
      </w:r>
      <w:r w:rsidR="006A05A8">
        <w:instrText xml:space="preserve"> ADDIN ZOTERO_ITEM CSL_CITATION {"citationID":"R6ZkJXB9","properties":{"formattedCitation":"{\\rtf \\super 8,9,24,25\\nosupersub{}}","plainCitation":"8,9,24,25"},"citationItems":[{"id":2500,"uris":["http://zotero.org/users/1562642/items/MN5NJ545"],"uri":["http://zotero.org/users/1562642/items/MN5NJ545"],"itemData":{"id":2500,"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330,"uris":["http://zotero.org/users/1562642/items/2WAHC54F"],"uri":["http://zotero.org/users/1562642/items/2WAHC54F"],"itemData":{"id":2330,"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10,"uris":["http://zotero.org/users/1562642/items/HAKNK2KA"],"uri":["http://zotero.org/users/1562642/items/HAKNK2KA"],"itemData":{"id":2410,"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65,"uris":["http://zotero.org/users/1562642/items/H6UMRIHK"],"uri":["http://zotero.org/users/1562642/items/H6UMRIHK"],"itemData":{"id":65,"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fldChar w:fldCharType="separate"/>
      </w:r>
      <w:r w:rsidR="006A05A8" w:rsidRPr="006A05A8">
        <w:rPr>
          <w:rFonts w:cs="Arial"/>
          <w:szCs w:val="24"/>
          <w:vertAlign w:val="superscript"/>
        </w:rPr>
        <w:t>8,9,24,25</w:t>
      </w:r>
      <w:r>
        <w:fldChar w:fldCharType="end"/>
      </w:r>
      <w:r w:rsidR="00461A4E">
        <w:t xml:space="preserve"> </w:t>
      </w:r>
      <w:r w:rsidR="00B8645B">
        <w:t>S</w:t>
      </w:r>
      <w:r w:rsidR="00461A4E">
        <w:t xml:space="preserve">ymptoms </w:t>
      </w:r>
      <w:r w:rsidR="00414C6E">
        <w:t xml:space="preserve">often </w:t>
      </w:r>
      <w:r w:rsidR="00B8645B">
        <w:t>present uniquely</w:t>
      </w:r>
      <w:r w:rsidR="00414C6E">
        <w:t xml:space="preserve">, such that the same incident </w:t>
      </w:r>
      <w:r w:rsidR="00AC7E32">
        <w:t>yields</w:t>
      </w:r>
      <w:r w:rsidR="00414C6E">
        <w:t xml:space="preserve"> severe symptoms in some and seemingly no symptoms in others</w:t>
      </w:r>
      <w:r w:rsidR="006A05A8">
        <w:t>.</w:t>
      </w:r>
      <w:r w:rsidR="006D34E3">
        <w:fldChar w:fldCharType="begin"/>
      </w:r>
      <w:r w:rsidR="006A05A8">
        <w:instrText xml:space="preserve"> ADDIN ZOTERO_ITEM CSL_CITATION {"citationID":"ae9pp9ijr5","properties":{"formattedCitation":"{\\rtf \\super 26,27\\nosupersub{}}","plainCitation":"26,27"},"citationItems":[{"id":2487,"uris":["http://zotero.org/users/1562642/items/BPD64IC2"],"uri":["http://zotero.org/users/1562642/items/BPD64IC2"],"itemData":{"id":2487,"type":"article-journal","title":"Measurement of symptoms following sports-related concussion: reliability and normative data for the post-concussion scale","container-title":"Applied Neuropsychology","page":"166–174","volume":"13","issue":"3","source":"Google Scholar","shortTitle":"Measurement of symptoms following sports-related concussion","author":[{"family":"Lovell","given":"Mark R."},{"family":"Iverson","given":"Grant L."},{"family":"Collins","given":"Michael W."},{"family":"Podell","given":"Kenneth"},{"family":"Johnston","given":"Karen M."},{"family":"Pardini","given":"Dustin"},{"family":"Pardini","given":"Jamie"},{"family":"Norwig","given":"John"},{"family":"Maroon","given":"Joseph C."}],"issued":{"date-parts":[["2006"]]}}},{"id":2,"uris":["http://zotero.org/users/1562642/items/JCIAZP3H"],"uri":["http://zotero.org/users/1562642/items/JCIAZP3H"],"itemData":{"id":2,"type":"article-journal","title":"Early symptom burden predicts recovery after sport-related concussion","container-title":"Neurology","page":"2204-2210","volume":"83","issue":"24","source":"PubMed Central","abstract":"Objective:\nTo identify independent predictors of and use recursive partitioning to develop a multivariate regression tree predicting symptom duration greater than 28 days after a sport-related concussion.\n\nMethods:\nWe conducted a prospective cohort study of patients in a sports concussion clinic. Participants completed questionnaires that included the Post-Concussion Symptom Scale (PCSS). Participants were asked to record the date on which they last experienced symptoms. Potential predictor variables included age, sex, score on symptom inventories, history of prior concussions, performance on computerized neurocognitive assessments, loss of consciousness and amnesia at the time of injury, history of prior medical treatment for headaches, history of migraines, and family history of concussion. We used recursive partitioning analysis to develop a multivariate prediction model for identifying athletes at risk for a prolonged recovery from concussion.\n\nResults:\nA total of 531 patients ranged in age from 7 to 26 years (mean 14.6 ± 2.9 years). The mean PCSS score at the initial visit was 26 ± 26; mean time to presentation was 12 ± 5 days. Only total score on symptom inventory was independently associated with symptoms lasting longer than 28 days (adjusted odds ratio 1.044; 95% confidence interval [CI] 1.034, 1.054 for PCSS). No other potential predictor variables were independently associated with symptom duration or useful in developing the optimal regression decision tree. Most participants (86%; 95% CI 80%, 90%) with an initial PCSS score of &lt;13 had resolution of their symptoms within 28 days of injury.\n\nConclusions:\nThe only independent predictor of prolonged symptoms after sport-related concussion is overall symptom burden.","DOI":"10.1212/WNL.0000000000001073","ISSN":"0028-3878","note":"PMID: 25381296\nPMCID: PMC4277671","journalAbbreviation":"Neurology","author":[{"family":"Meehan","given":"William P."},{"family":"Mannix","given":"Rebekah"},{"family":"Monuteaux","given":"Michael C."},{"family":"Stein","given":"Cynthia J."},{"family":"Bachur","given":"Richard G."}],"issued":{"date-parts":[["2014",12,9]]}}}],"schema":"https://github.com/citation-style-language/schema/raw/master/csl-citation.json"} </w:instrText>
      </w:r>
      <w:r w:rsidR="006D34E3">
        <w:fldChar w:fldCharType="separate"/>
      </w:r>
      <w:r w:rsidR="006A05A8" w:rsidRPr="006A05A8">
        <w:rPr>
          <w:rFonts w:cs="Arial"/>
          <w:szCs w:val="24"/>
          <w:vertAlign w:val="superscript"/>
        </w:rPr>
        <w:t>26,27</w:t>
      </w:r>
      <w:r w:rsidR="006D34E3">
        <w:fldChar w:fldCharType="end"/>
      </w:r>
      <w:r w:rsidR="00461A4E">
        <w:t xml:space="preserve"> Therefore, the diagnosis and management of a concussion is confounded by the multitude of ways </w:t>
      </w:r>
      <w:r w:rsidR="0074189B">
        <w:t>in which</w:t>
      </w:r>
      <w:r w:rsidR="00461A4E">
        <w:t xml:space="preserve"> </w:t>
      </w:r>
      <w:r w:rsidR="003044D2">
        <w:t>symptoms m</w:t>
      </w:r>
      <w:r w:rsidR="00414C6E">
        <w:t>a</w:t>
      </w:r>
      <w:r w:rsidR="003044D2">
        <w:t>y present.</w:t>
      </w:r>
    </w:p>
    <w:p w14:paraId="688CAA1D" w14:textId="77777777" w:rsidR="00B8645B" w:rsidRDefault="00445A71" w:rsidP="005025B5">
      <w:pPr>
        <w:spacing w:line="480" w:lineRule="auto"/>
        <w:ind w:firstLine="720"/>
      </w:pPr>
      <w:r>
        <w:t>Furthermore</w:t>
      </w:r>
      <w:r w:rsidR="00414C6E">
        <w:t>, concussion</w:t>
      </w:r>
      <w:r w:rsidR="00681BB2">
        <w:t xml:space="preserve"> is</w:t>
      </w:r>
      <w:r w:rsidR="00974E3B">
        <w:t xml:space="preserve"> </w:t>
      </w:r>
      <w:r w:rsidR="0075174D">
        <w:t xml:space="preserve">a </w:t>
      </w:r>
      <w:r w:rsidR="00974E3B">
        <w:t xml:space="preserve">clinical </w:t>
      </w:r>
      <w:r w:rsidR="0075174D">
        <w:t>diagnosis</w:t>
      </w:r>
      <w:r w:rsidR="006A05A8">
        <w:t>.</w:t>
      </w:r>
      <w:r w:rsidR="00F263FB">
        <w:fldChar w:fldCharType="begin"/>
      </w:r>
      <w:r w:rsidR="006A05A8">
        <w:instrText xml:space="preserve"> ADDIN ZOTERO_ITEM CSL_CITATION {"citationID":"ga2p1sDI","properties":{"formattedCitation":"{\\rtf \\super 8,9,24,25\\nosupersub{}}","plainCitation":"8,9,24,25"},"citationItems":[{"id":2500,"uris":["http://zotero.org/users/1562642/items/MN5NJ545"],"uri":["http://zotero.org/users/1562642/items/MN5NJ545"],"itemData":{"id":2500,"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330,"uris":["http://zotero.org/users/1562642/items/2WAHC54F"],"uri":["http://zotero.org/users/1562642/items/2WAHC54F"],"itemData":{"id":2330,"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10,"uris":["http://zotero.org/users/1562642/items/HAKNK2KA"],"uri":["http://zotero.org/users/1562642/items/HAKNK2KA"],"itemData":{"id":2410,"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65,"uris":["http://zotero.org/users/1562642/items/H6UMRIHK"],"uri":["http://zotero.org/users/1562642/items/H6UMRIHK"],"itemData":{"id":65,"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rsidR="00F263FB">
        <w:fldChar w:fldCharType="separate"/>
      </w:r>
      <w:r w:rsidR="006A05A8" w:rsidRPr="006A05A8">
        <w:rPr>
          <w:rFonts w:cs="Arial"/>
          <w:szCs w:val="24"/>
          <w:vertAlign w:val="superscript"/>
        </w:rPr>
        <w:t>8,9,24,25</w:t>
      </w:r>
      <w:r w:rsidR="00F263FB">
        <w:fldChar w:fldCharType="end"/>
      </w:r>
      <w:r w:rsidR="00974E3B">
        <w:t xml:space="preserve"> </w:t>
      </w:r>
      <w:r>
        <w:t>Neuro</w:t>
      </w:r>
      <w:r w:rsidR="00974E3B">
        <w:t>imaging generally fails to reveal</w:t>
      </w:r>
      <w:r>
        <w:t xml:space="preserve"> acute</w:t>
      </w:r>
      <w:r w:rsidR="00974E3B">
        <w:t xml:space="preserve"> structural insults to the brain</w:t>
      </w:r>
      <w:r w:rsidR="0074189B">
        <w:t xml:space="preserve"> </w:t>
      </w:r>
      <w:r w:rsidR="00974E3B">
        <w:t xml:space="preserve">and </w:t>
      </w:r>
      <w:r w:rsidR="0075174D">
        <w:t xml:space="preserve">is </w:t>
      </w:r>
      <w:r w:rsidR="00974E3B">
        <w:t>therefore not commonly used</w:t>
      </w:r>
      <w:r w:rsidR="006A05A8">
        <w:t>.</w:t>
      </w:r>
      <w:r w:rsidR="00F263FB">
        <w:fldChar w:fldCharType="begin"/>
      </w:r>
      <w:r w:rsidR="006A05A8">
        <w:instrText xml:space="preserve"> ADDIN ZOTERO_ITEM CSL_CITATION {"citationID":"2fuan78ro3","properties":{"formattedCitation":"{\\rtf \\super 8,28\\nosupersub{}}","plainCitation":"8,28"},"citationItems":[{"id":565,"uris":["http://zotero.org/users/1562642/items/H6J93M2T"],"uri":["http://zotero.org/users/1562642/items/H6J93M2T"],"itemData":{"id":565,"type":"article-journal","title":"Summary and agreement statement of the 2nd International Conference on Concussion in Sport, Prague 2004","container-title":"British Journal of Sports Medicine","page":"i78-i86","volume":"39","issue":"Supplement 1","source":"CrossRef","DOI":"10.1136/bjsm.2005.018614","ISSN":"0306-3674","author":[{"family":"McCrory","given":"Paul"}],"issued":{"date-parts":[["2005",8,1]]}}},{"id":2410,"uris":["http://zotero.org/users/1562642/items/HAKNK2KA"],"uri":["http://zotero.org/users/1562642/items/HAKNK2KA"],"itemData":{"id":2410,"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schema":"https://github.com/citation-style-language/schema/raw/master/csl-citation.json"} </w:instrText>
      </w:r>
      <w:r w:rsidR="00F263FB">
        <w:fldChar w:fldCharType="separate"/>
      </w:r>
      <w:r w:rsidR="006A05A8" w:rsidRPr="006A05A8">
        <w:rPr>
          <w:rFonts w:cs="Arial"/>
          <w:szCs w:val="24"/>
          <w:vertAlign w:val="superscript"/>
        </w:rPr>
        <w:t>8,28</w:t>
      </w:r>
      <w:r w:rsidR="00F263FB">
        <w:fldChar w:fldCharType="end"/>
      </w:r>
      <w:r w:rsidR="00974E3B">
        <w:t xml:space="preserve"> Accordingly, </w:t>
      </w:r>
      <w:r w:rsidR="006552CA">
        <w:t xml:space="preserve">injury mechanism, </w:t>
      </w:r>
      <w:r w:rsidR="00974E3B">
        <w:t xml:space="preserve">clinical </w:t>
      </w:r>
      <w:r w:rsidR="006552CA">
        <w:t>presentation</w:t>
      </w:r>
      <w:r w:rsidR="00B8645B">
        <w:t>,</w:t>
      </w:r>
      <w:r w:rsidR="006552CA">
        <w:t xml:space="preserve"> </w:t>
      </w:r>
      <w:r w:rsidR="00974E3B">
        <w:t>and</w:t>
      </w:r>
      <w:r w:rsidR="006552CA">
        <w:t xml:space="preserve"> formal</w:t>
      </w:r>
      <w:r w:rsidR="00974E3B">
        <w:t xml:space="preserve"> testing are the</w:t>
      </w:r>
      <w:r w:rsidR="00F02C45">
        <w:t xml:space="preserve"> current</w:t>
      </w:r>
      <w:r w:rsidR="00974E3B">
        <w:t xml:space="preserve"> centerpiece</w:t>
      </w:r>
      <w:r w:rsidR="00414C6E">
        <w:t>s</w:t>
      </w:r>
      <w:r w:rsidR="00974E3B">
        <w:t xml:space="preserve"> of concussion diagnosis</w:t>
      </w:r>
      <w:r w:rsidR="006A05A8">
        <w:t>.</w:t>
      </w:r>
      <w:r w:rsidR="006552CA">
        <w:fldChar w:fldCharType="begin"/>
      </w:r>
      <w:r w:rsidR="006A05A8">
        <w:instrText xml:space="preserve"> ADDIN ZOTERO_ITEM CSL_CITATION {"citationID":"a2dnk6a06ae","properties":{"formattedCitation":"{\\rtf \\super 8,24,29,30\\nosupersub{}}","plainCitation":"8,24,29,30"},"citationItems":[{"id":2500,"uris":["http://zotero.org/users/1562642/items/MN5NJ545"],"uri":["http://zotero.org/users/1562642/items/MN5NJ545"],"itemData":{"id":2500,"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410,"uris":["http://zotero.org/users/1562642/items/HAKNK2KA"],"uri":["http://zotero.org/users/1562642/items/HAKNK2KA"],"itemData":{"id":2410,"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2499,"uris":["http://zotero.org/users/1562642/items/BHD39TW4"],"uri":["http://zotero.org/users/1562642/items/BHD39TW4"],"itemData":{"id":2499,"type":"article-journal","title":"American Medical Society for Sports Medicine position statement: concussion in sport","container-title":"British Journal of Sports Medicine","page":"15-26","volume":"47","issue":"1","source":"NCBI PubMed","abstract":"PURPOSE OF THE STATEMENT: </w:instrText>
      </w:r>
      <w:r w:rsidR="006A05A8">
        <w:rPr>
          <w:rFonts w:ascii="Consolas" w:hAnsi="Consolas" w:cs="Consolas"/>
        </w:rPr>
        <w:instrText>▸</w:instrText>
      </w:r>
      <w:r w:rsidR="006A05A8">
        <w:instrText xml:space="preserve"> To provide an evidence-based, best practises summary to assist physicians with the evaluation and management of sports concussion. </w:instrText>
      </w:r>
      <w:r w:rsidR="006A05A8">
        <w:rPr>
          <w:rFonts w:ascii="Consolas" w:hAnsi="Consolas" w:cs="Consolas"/>
        </w:rPr>
        <w:instrText>▸</w:instrText>
      </w:r>
      <w:r w:rsidR="006A05A8">
        <w:instrText xml:space="preserve"> To establish the level of evidence, knowledge gaps and areas requiring additional research.\nIMPORTANCE OF AN AMSSM STATEMENT: </w:instrText>
      </w:r>
      <w:r w:rsidR="006A05A8">
        <w:rPr>
          <w:rFonts w:ascii="Consolas" w:hAnsi="Consolas" w:cs="Consolas"/>
        </w:rPr>
        <w:instrText>▸</w:instrText>
      </w:r>
      <w:r w:rsidR="006A05A8">
        <w:instrText xml:space="preserve"> Sports medicine physicians are frequently involved in the care of patients with sports concussion. </w:instrText>
      </w:r>
      <w:r w:rsidR="006A05A8">
        <w:rPr>
          <w:rFonts w:ascii="Consolas" w:hAnsi="Consolas" w:cs="Consolas"/>
        </w:rPr>
        <w:instrText>▸</w:instrText>
      </w:r>
      <w:r w:rsidR="006A05A8">
        <w:instrText xml:space="preserve"> Sports medicine physicians are specifically trained to provide care along the continuum of sports concussion from the acute injury to return-to-play (RTP) decisions. </w:instrText>
      </w:r>
      <w:r w:rsidR="006A05A8">
        <w:rPr>
          <w:rFonts w:ascii="Consolas" w:hAnsi="Consolas" w:cs="Consolas"/>
        </w:rPr>
        <w:instrText>▸</w:instrText>
      </w:r>
      <w:r w:rsidR="006A05A8">
        <w:instrText xml:space="preserve"> The care of athletes with sports concussion is ideally performed by healthcare professionals with specific training and experience in the assessment and management of concussion. Competence should be determined by training and experience, not dictated by specialty. </w:instrText>
      </w:r>
      <w:r w:rsidR="006A05A8">
        <w:rPr>
          <w:rFonts w:ascii="Consolas" w:hAnsi="Consolas" w:cs="Consolas"/>
        </w:rPr>
        <w:instrText>▸</w:instrText>
      </w:r>
      <w:r w:rsidR="006A05A8">
        <w:instrText xml:space="preserve"> While this statement is directed towards sports medicine physicians, it may also assist other physicians and healthcare professionals in the care of patients with sports concussion.\nDEFINITION: </w:instrText>
      </w:r>
      <w:r w:rsidR="006A05A8">
        <w:rPr>
          <w:rFonts w:ascii="Consolas" w:hAnsi="Consolas" w:cs="Consolas"/>
        </w:rPr>
        <w:instrText>▸</w:instrText>
      </w:r>
      <w:r w:rsidR="006A05A8">
        <w:instrText xml:space="preserve"> Concussion is defined as a traumatically induced transient disturbance of brain function and involves a complex pathophysiological process. Concussion is a subset of mild traumatic brain injury (MTBI) which is generally self-limited and at the less-severe end of the brain injury spectrum.\nPATHOPHYSIOLOGY: </w:instrText>
      </w:r>
      <w:r w:rsidR="006A05A8">
        <w:rPr>
          <w:rFonts w:ascii="Consolas" w:hAnsi="Consolas" w:cs="Consolas"/>
        </w:rPr>
        <w:instrText>▸</w:instrText>
      </w:r>
      <w:r w:rsidR="006A05A8">
        <w:instrText xml:space="preserve"> Animal and human studies support the concept of postconcussive vulnerability, showing that a second blow before the brain has recovered results in worsening metabolic changes within the cell. </w:instrText>
      </w:r>
      <w:r w:rsidR="006A05A8">
        <w:rPr>
          <w:rFonts w:ascii="Consolas" w:hAnsi="Consolas" w:cs="Consolas"/>
        </w:rPr>
        <w:instrText>▸</w:instrText>
      </w:r>
      <w:r w:rsidR="006A05A8">
        <w:instrText xml:space="preserve"> Experimental evidence suggests the concussed brain is less responsive to usual neural activation and when premature cognitive or physical activity occurs before complete recovery the brain may be vulnerable to prolonged dysfunction.\nINCIDENCE: </w:instrText>
      </w:r>
      <w:r w:rsidR="006A05A8">
        <w:rPr>
          <w:rFonts w:ascii="Consolas" w:hAnsi="Consolas" w:cs="Consolas"/>
        </w:rPr>
        <w:instrText>▸</w:instrText>
      </w:r>
      <w:r w:rsidR="006A05A8">
        <w:instrText xml:space="preserve"> It is estimated that as many as 3.8 million concussions occur in the USA per year during competitive sports and recreational activities; however, as many as 50% of the concussions may go unreported. </w:instrText>
      </w:r>
      <w:r w:rsidR="006A05A8">
        <w:rPr>
          <w:rFonts w:ascii="Consolas" w:hAnsi="Consolas" w:cs="Consolas"/>
        </w:rPr>
        <w:instrText>▸</w:instrText>
      </w:r>
      <w:r w:rsidR="006A05A8">
        <w:instrText xml:space="preserve"> Concussions occur in all sports with the highest incidence in football, hockey, rugby, soccer and basketball. RISK FACTORS FOR SPORT-RELATED CONCUSSION: </w:instrText>
      </w:r>
      <w:r w:rsidR="006A05A8">
        <w:rPr>
          <w:rFonts w:ascii="Consolas" w:hAnsi="Consolas" w:cs="Consolas"/>
        </w:rPr>
        <w:instrText>▸</w:instrText>
      </w:r>
      <w:r w:rsidR="006A05A8">
        <w:instrText xml:space="preserve"> A history of concussion is associated with a higher risk of sustaining another concussion. </w:instrText>
      </w:r>
      <w:r w:rsidR="006A05A8">
        <w:rPr>
          <w:rFonts w:ascii="Consolas" w:hAnsi="Consolas" w:cs="Consolas"/>
        </w:rPr>
        <w:instrText>▸</w:instrText>
      </w:r>
      <w:r w:rsidR="006A05A8">
        <w:instrText xml:space="preserve"> A greater number, severity and duration of symptoms after a concussion are predictors of a prolonged recovery. </w:instrText>
      </w:r>
      <w:r w:rsidR="006A05A8">
        <w:rPr>
          <w:rFonts w:ascii="Consolas" w:hAnsi="Consolas" w:cs="Consolas"/>
        </w:rPr>
        <w:instrText>▸</w:instrText>
      </w:r>
      <w:r w:rsidR="006A05A8">
        <w:instrText xml:space="preserve"> In sports with similar playing rules, the reported incidence of concussion is higher in female athletes than in male athletes. </w:instrText>
      </w:r>
      <w:r w:rsidR="006A05A8">
        <w:rPr>
          <w:rFonts w:ascii="Consolas" w:hAnsi="Consolas" w:cs="Consolas"/>
        </w:rPr>
        <w:instrText>▸</w:instrText>
      </w:r>
      <w:r w:rsidR="006A05A8">
        <w:instrText xml:space="preserve"> Certain sports, positions and individual playing styles have a greater risk of concussion. </w:instrText>
      </w:r>
      <w:r w:rsidR="006A05A8">
        <w:rPr>
          <w:rFonts w:ascii="Consolas" w:hAnsi="Consolas" w:cs="Consolas"/>
        </w:rPr>
        <w:instrText>▸</w:instrText>
      </w:r>
      <w:r w:rsidR="006A05A8">
        <w:instrText xml:space="preserve"> Youth athletes may have a more prolonged recovery and are more susceptible to a concussion accompanied by a catastrophic injury. </w:instrText>
      </w:r>
      <w:r w:rsidR="006A05A8">
        <w:rPr>
          <w:rFonts w:ascii="Consolas" w:hAnsi="Consolas" w:cs="Consolas"/>
        </w:rPr>
        <w:instrText>▸</w:instrText>
      </w:r>
      <w:r w:rsidR="006A05A8">
        <w:instrText xml:space="preserve"> Preinjury mood disorders, learning disorders, attention-deficit disorders (ADD/ADHD) and migraine headaches complicate diagnosis and management of a concussion.\nDIAGNOSIS OF CONCUSSION: </w:instrText>
      </w:r>
      <w:r w:rsidR="006A05A8">
        <w:rPr>
          <w:rFonts w:ascii="Consolas" w:hAnsi="Consolas" w:cs="Consolas"/>
        </w:rPr>
        <w:instrText>▸</w:instrText>
      </w:r>
      <w:r w:rsidR="006A05A8">
        <w:instrText xml:space="preserve"> Concussion remains a clinical diagnosis ideally made by a healthcare provider familiar with the athlete and knowledgeable in the recognition and evaluation of concussion. </w:instrText>
      </w:r>
      <w:r w:rsidR="006A05A8">
        <w:rPr>
          <w:rFonts w:ascii="Consolas" w:hAnsi="Consolas" w:cs="Consolas"/>
        </w:rPr>
        <w:instrText>▸</w:instrText>
      </w:r>
      <w:r w:rsidR="006A05A8">
        <w:instrText xml:space="preserve"> Graded symptom checklists provide an objective tool for assessing a variety of symptoms related to concussions, while also tracking the severity of those symptoms over serial evaluations. </w:instrText>
      </w:r>
      <w:r w:rsidR="006A05A8">
        <w:rPr>
          <w:rFonts w:ascii="Consolas" w:hAnsi="Consolas" w:cs="Consolas"/>
        </w:rPr>
        <w:instrText>▸</w:instrText>
      </w:r>
      <w:r w:rsidR="006A05A8">
        <w:instrText xml:space="preserve"> Standardised assessment tools provide a helpful structure for the evaluation of concussion, although limited validation of these assessment tools is available.\nSIDELINE EVALUATION AND MANAGEMENT: </w:instrText>
      </w:r>
      <w:r w:rsidR="006A05A8">
        <w:rPr>
          <w:rFonts w:ascii="Consolas" w:hAnsi="Consolas" w:cs="Consolas"/>
        </w:rPr>
        <w:instrText>▸</w:instrText>
      </w:r>
      <w:r w:rsidR="006A05A8">
        <w:instrText xml:space="preserve"> Any athlete suspected of having a concussion should be stopped from playing and assessed by a licenced healthcare provider trained in the evaluation and management of concussions. </w:instrText>
      </w:r>
      <w:r w:rsidR="006A05A8">
        <w:rPr>
          <w:rFonts w:ascii="Consolas" w:hAnsi="Consolas" w:cs="Consolas"/>
        </w:rPr>
        <w:instrText>▸</w:instrText>
      </w:r>
      <w:r w:rsidR="006A05A8">
        <w:instrText xml:space="preserve"> Recognition and initial assessment of a concussion should be guided by a symptoms checklist, cognitive evaluation (including orientation, past and immediate memory, new learning and concentration), balance tests and further neurological physical examination. </w:instrText>
      </w:r>
      <w:r w:rsidR="006A05A8">
        <w:rPr>
          <w:rFonts w:ascii="Consolas" w:hAnsi="Consolas" w:cs="Consolas"/>
        </w:rPr>
        <w:instrText>▸</w:instrText>
      </w:r>
      <w:r w:rsidR="006A05A8">
        <w:instrText xml:space="preserve"> While standardised sideline tests are a useful framework for examination, the sensitivity, specificity, validity and reliability of these tests among different age groups, cultural groups and settings is largely undefined. Their practical usefulness with or without an individual baseline test is also largely unknown. </w:instrText>
      </w:r>
      <w:r w:rsidR="006A05A8">
        <w:rPr>
          <w:rFonts w:ascii="Consolas" w:hAnsi="Consolas" w:cs="Consolas"/>
        </w:rPr>
        <w:instrText>▸</w:instrText>
      </w:r>
      <w:r w:rsidR="006A05A8">
        <w:instrText xml:space="preserve"> Balance disturbance is a specific indicator of a concussion, but not very sensitive. Balance testing on the sideline may be substantially different than baseline tests because of differences in shoe/cleat-type or surface, use of ankle tape or braces, or the presence of other lower extremity injury. </w:instrText>
      </w:r>
      <w:r w:rsidR="006A05A8">
        <w:rPr>
          <w:rFonts w:ascii="Consolas" w:hAnsi="Consolas" w:cs="Consolas"/>
        </w:rPr>
        <w:instrText>▸</w:instrText>
      </w:r>
      <w:r w:rsidR="006A05A8">
        <w:instrText xml:space="preserve"> Imaging is reserved for athletes where intracerebral bleeding is suspected. </w:instrText>
      </w:r>
      <w:r w:rsidR="006A05A8">
        <w:rPr>
          <w:rFonts w:ascii="Consolas" w:hAnsi="Consolas" w:cs="Consolas"/>
        </w:rPr>
        <w:instrText>▸</w:instrText>
      </w:r>
      <w:r w:rsidR="006A05A8">
        <w:instrText xml:space="preserve"> There is no same day RTP for an athlete diagnosed with a concussion. </w:instrText>
      </w:r>
      <w:r w:rsidR="006A05A8">
        <w:rPr>
          <w:rFonts w:ascii="Consolas" w:hAnsi="Consolas" w:cs="Consolas"/>
        </w:rPr>
        <w:instrText>▸</w:instrText>
      </w:r>
      <w:r w:rsidR="006A05A8">
        <w:instrText xml:space="preserve"> Athletes suspected or diagnosed with a concussion should be monitored for deteriorating physical or mental status.\nNEUROPSYCHOLOGICAL TESTING: </w:instrText>
      </w:r>
      <w:r w:rsidR="006A05A8">
        <w:rPr>
          <w:rFonts w:ascii="Consolas" w:hAnsi="Consolas" w:cs="Consolas"/>
        </w:rPr>
        <w:instrText>▸</w:instrText>
      </w:r>
      <w:r w:rsidR="006A05A8">
        <w:instrText xml:space="preserve"> Neuropsychological (NP) tests are an objective measure of brain-behaviour relationships and are more sensitive for subtle cognitive impairment than clinical exam. </w:instrText>
      </w:r>
      <w:r w:rsidR="006A05A8">
        <w:rPr>
          <w:rFonts w:ascii="Consolas" w:hAnsi="Consolas" w:cs="Consolas"/>
        </w:rPr>
        <w:instrText>▸</w:instrText>
      </w:r>
      <w:r w:rsidR="006A05A8">
        <w:instrText xml:space="preserve"> Most concussions can be managed appropriately without the use of NP testing. </w:instrText>
      </w:r>
      <w:r w:rsidR="006A05A8">
        <w:rPr>
          <w:rFonts w:ascii="Consolas" w:hAnsi="Consolas" w:cs="Consolas"/>
        </w:rPr>
        <w:instrText>▸</w:instrText>
      </w:r>
      <w:r w:rsidR="006A05A8">
        <w:instrText xml:space="preserve"> Computerised neuropsychological (CNP) testing should be interpreted by healthcare professionals trained and familiar with the type of test and the individual test limitations, including a knowledgeable assessment of the reliable change index, baseline variability and false-positive and false-negative rates. </w:instrText>
      </w:r>
      <w:r w:rsidR="006A05A8">
        <w:rPr>
          <w:rFonts w:ascii="Consolas" w:hAnsi="Consolas" w:cs="Consolas"/>
        </w:rPr>
        <w:instrText>▸</w:instrText>
      </w:r>
      <w:r w:rsidR="006A05A8">
        <w:instrText xml:space="preserve"> Paper and pencil NP tests can be more comprehensive, test different domains and assess for other conditions which may masquerade as or complicate assessment of concussion. </w:instrText>
      </w:r>
      <w:r w:rsidR="006A05A8">
        <w:rPr>
          <w:rFonts w:ascii="Consolas" w:hAnsi="Consolas" w:cs="Consolas"/>
        </w:rPr>
        <w:instrText>▸</w:instrText>
      </w:r>
      <w:r w:rsidR="006A05A8">
        <w:instrText xml:space="preserve"> NP testing should be used only as part of a comprehensive concussion management strategy and should not be used in isolation. </w:instrText>
      </w:r>
      <w:r w:rsidR="006A05A8">
        <w:rPr>
          <w:rFonts w:ascii="Consolas" w:hAnsi="Consolas" w:cs="Consolas"/>
        </w:rPr>
        <w:instrText>▸</w:instrText>
      </w:r>
      <w:r w:rsidR="006A05A8">
        <w:instrText xml:space="preserve"> The ideal timing, frequency and type of NP testing have not been determined. </w:instrText>
      </w:r>
      <w:r w:rsidR="006A05A8">
        <w:rPr>
          <w:rFonts w:ascii="Consolas" w:hAnsi="Consolas" w:cs="Consolas"/>
        </w:rPr>
        <w:instrText>▸</w:instrText>
      </w:r>
      <w:r w:rsidR="006A05A8">
        <w:instrText xml:space="preserve"> In some cases, properly administered and interpreted NP testing provides an added value to assess cognitive function and recovery in the management of sports concussions. </w:instrText>
      </w:r>
      <w:r w:rsidR="006A05A8">
        <w:rPr>
          <w:rFonts w:ascii="Consolas" w:hAnsi="Consolas" w:cs="Consolas"/>
        </w:rPr>
        <w:instrText>▸</w:instrText>
      </w:r>
      <w:r w:rsidR="006A05A8">
        <w:instrText xml:space="preserve"> It is unknown if use of NP testing in the management of sports concussion helps prevent recurrent concussion, catastrophic injury or long-term complications. </w:instrText>
      </w:r>
      <w:r w:rsidR="006A05A8">
        <w:rPr>
          <w:rFonts w:ascii="Consolas" w:hAnsi="Consolas" w:cs="Consolas"/>
        </w:rPr>
        <w:instrText>▸</w:instrText>
      </w:r>
      <w:r w:rsidR="006A05A8">
        <w:instrText xml:space="preserve"> Comprehensive NP evaluation is helpful in the post-concussion management of athletes with persistent symptoms or complicated courses.\nRETURN TO CLASS: </w:instrText>
      </w:r>
      <w:r w:rsidR="006A05A8">
        <w:rPr>
          <w:rFonts w:ascii="Consolas" w:hAnsi="Consolas" w:cs="Consolas"/>
        </w:rPr>
        <w:instrText>▸</w:instrText>
      </w:r>
      <w:r w:rsidR="006A05A8">
        <w:instrText xml:space="preserve"> Students will require cognitive rest and may require academic accommodations such as reduced workload and extended time for tests while recovering from a concussion.\nRETURN TO PLAY: </w:instrText>
      </w:r>
      <w:r w:rsidR="006A05A8">
        <w:rPr>
          <w:rFonts w:ascii="Consolas" w:hAnsi="Consolas" w:cs="Consolas"/>
        </w:rPr>
        <w:instrText>▸</w:instrText>
      </w:r>
      <w:r w:rsidR="006A05A8">
        <w:instrText xml:space="preserve"> Concussion symptoms should be resolved before returning to exercise. </w:instrText>
      </w:r>
      <w:r w:rsidR="006A05A8">
        <w:rPr>
          <w:rFonts w:ascii="Consolas" w:hAnsi="Consolas" w:cs="Consolas"/>
        </w:rPr>
        <w:instrText>▸</w:instrText>
      </w:r>
      <w:r w:rsidR="006A05A8">
        <w:instrText xml:space="preserve"> A RTP progression involves a gradual, step-wise increase in physical demands, sports-specific activities and the risk for contact. </w:instrText>
      </w:r>
      <w:r w:rsidR="006A05A8">
        <w:rPr>
          <w:rFonts w:ascii="Consolas" w:hAnsi="Consolas" w:cs="Consolas"/>
        </w:rPr>
        <w:instrText>▸</w:instrText>
      </w:r>
      <w:r w:rsidR="006A05A8">
        <w:instrText xml:space="preserve"> If symptoms occur with activity, the progression should be halted and restarted at the preceding symptom-free step. </w:instrText>
      </w:r>
      <w:r w:rsidR="006A05A8">
        <w:rPr>
          <w:rFonts w:ascii="Consolas" w:hAnsi="Consolas" w:cs="Consolas"/>
        </w:rPr>
        <w:instrText>▸</w:instrText>
      </w:r>
      <w:r w:rsidR="006A05A8">
        <w:instrText xml:space="preserve"> RTP after concussion should occur only with medical clearance from a licenced healthcare provider trained in the evaluation and management of concussions. SHORT-TERM RISKS OF PREMATURE RTP: </w:instrText>
      </w:r>
      <w:r w:rsidR="006A05A8">
        <w:rPr>
          <w:rFonts w:ascii="Consolas" w:hAnsi="Consolas" w:cs="Consolas"/>
        </w:rPr>
        <w:instrText>▸</w:instrText>
      </w:r>
      <w:r w:rsidR="006A05A8">
        <w:instrText xml:space="preserve"> The primary concern with early RTP is decreased reaction time leading to an increased risk of a repeat concussion or other injury and prolongation of symptoms. LONG-TERM EFFECTS: </w:instrText>
      </w:r>
      <w:r w:rsidR="006A05A8">
        <w:rPr>
          <w:rFonts w:ascii="Consolas" w:hAnsi="Consolas" w:cs="Consolas"/>
        </w:rPr>
        <w:instrText>▸</w:instrText>
      </w:r>
      <w:r w:rsidR="006A05A8">
        <w:instrText xml:space="preserve"> There is an increasing concern that head impact exposure and recurrent concussions contribute to long-term neurological sequelae. </w:instrText>
      </w:r>
      <w:r w:rsidR="006A05A8">
        <w:rPr>
          <w:rFonts w:ascii="Consolas" w:hAnsi="Consolas" w:cs="Consolas"/>
        </w:rPr>
        <w:instrText>▸</w:instrText>
      </w:r>
      <w:r w:rsidR="006A05A8">
        <w:instrText xml:space="preserve"> Some studies have suggested an association between prior concussions and chronic cognitive dysfunction. Large-scale epidemiological studies are needed to more clearly define risk factors and causation of any long-term neurological impairment.\nDISQUALIFICATION FROM SPORT: </w:instrText>
      </w:r>
      <w:r w:rsidR="006A05A8">
        <w:rPr>
          <w:rFonts w:ascii="Consolas" w:hAnsi="Consolas" w:cs="Consolas"/>
        </w:rPr>
        <w:instrText>▸</w:instrText>
      </w:r>
      <w:r w:rsidR="006A05A8">
        <w:instrText xml:space="preserve"> There are no evidence-based guidelines for disqualifying/retiring an athlete from a sport after a concussion. Each case should be carefully deliberated and an individualised approach to determining disqualification taken.\nEDUCATION: </w:instrText>
      </w:r>
      <w:r w:rsidR="006A05A8">
        <w:rPr>
          <w:rFonts w:ascii="Consolas" w:hAnsi="Consolas" w:cs="Consolas"/>
        </w:rPr>
        <w:instrText>▸</w:instrText>
      </w:r>
      <w:r w:rsidR="006A05A8">
        <w:instrText xml:space="preserve"> Greater efforts are needed to educate involved parties, including athletes, parents, coaches, officials, school administrators and healthcare providers to improve concussion recognition, management and prevention. </w:instrText>
      </w:r>
      <w:r w:rsidR="006A05A8">
        <w:rPr>
          <w:rFonts w:ascii="Consolas" w:hAnsi="Consolas" w:cs="Consolas"/>
        </w:rPr>
        <w:instrText>▸</w:instrText>
      </w:r>
      <w:r w:rsidR="006A05A8">
        <w:instrText xml:space="preserve"> Physicians should be prepared to provide counselling regarding potential long-term consequences of a concussion and recurrent concussions.\nPREVENTION: </w:instrText>
      </w:r>
      <w:r w:rsidR="006A05A8">
        <w:rPr>
          <w:rFonts w:ascii="Consolas" w:hAnsi="Consolas" w:cs="Consolas"/>
        </w:rPr>
        <w:instrText>▸</w:instrText>
      </w:r>
      <w:r w:rsidR="006A05A8">
        <w:instrText xml:space="preserve"> Primary prevention of some injuries may be possible with modification and enforcement of the rules and fair play. </w:instrText>
      </w:r>
      <w:r w:rsidR="006A05A8">
        <w:rPr>
          <w:rFonts w:ascii="Consolas" w:hAnsi="Consolas" w:cs="Consolas"/>
        </w:rPr>
        <w:instrText>▸</w:instrText>
      </w:r>
      <w:r w:rsidR="006A05A8">
        <w:instrText xml:space="preserve"> Helmets, both hard (football, lacrosse and hockey) and soft (soccer, rugby) are best suited to prevent impact injuries (fracture, bleeding, laceration, etc.) but have not been shown to reduce the incidence and severity of concussions. </w:instrText>
      </w:r>
      <w:r w:rsidR="006A05A8">
        <w:rPr>
          <w:rFonts w:ascii="Consolas" w:hAnsi="Consolas" w:cs="Consolas"/>
        </w:rPr>
        <w:instrText>▸</w:instrText>
      </w:r>
      <w:r w:rsidR="006A05A8">
        <w:instrText xml:space="preserve"> There is no current evidence that mouth guards can reduce the severity of or prevent concussions. </w:instrText>
      </w:r>
      <w:r w:rsidR="006A05A8">
        <w:rPr>
          <w:rFonts w:ascii="Consolas" w:hAnsi="Consolas" w:cs="Consolas"/>
        </w:rPr>
        <w:instrText>▸</w:instrText>
      </w:r>
      <w:r w:rsidR="006A05A8">
        <w:instrText xml:space="preserve"> Secondary prevention may be possible by appropriate RTP management.\nLEGISLATION: </w:instrText>
      </w:r>
      <w:r w:rsidR="006A05A8">
        <w:rPr>
          <w:rFonts w:ascii="Consolas" w:hAnsi="Consolas" w:cs="Consolas"/>
        </w:rPr>
        <w:instrText>▸</w:instrText>
      </w:r>
      <w:r w:rsidR="006A05A8">
        <w:instrText xml:space="preserve"> Legislative efforts provide a uniform standard for scholastic and non-scholastic sports organisations regarding concussion safety and management.\nFUTURE DIRECTIONS: </w:instrText>
      </w:r>
      <w:r w:rsidR="006A05A8">
        <w:rPr>
          <w:rFonts w:ascii="Consolas" w:hAnsi="Consolas" w:cs="Consolas"/>
        </w:rPr>
        <w:instrText>▸</w:instrText>
      </w:r>
      <w:r w:rsidR="006A05A8">
        <w:instrText xml:space="preserve"> Additional research is needed to validate current assessment tools, delineate the role of NP testing and improve identification of those at risk of prolonged post-concussive symptoms or other long-term complications. </w:instrText>
      </w:r>
      <w:r w:rsidR="006A05A8">
        <w:rPr>
          <w:rFonts w:ascii="Consolas" w:hAnsi="Consolas" w:cs="Consolas"/>
        </w:rPr>
        <w:instrText>▸</w:instrText>
      </w:r>
      <w:r w:rsidR="006A05A8">
        <w:instrText xml:space="preserve"> Evolving technologies for the diagnosis of concussion, such as newer neuroimaging techniques or biological markers, may provide new insights into the evaluation and management of sports concussion.","DOI":"10.1136/bjsports-2012-091941","ISSN":"1473-0480","note":"00057","shortTitle":"American Medical Society for Sports Medicine position statement","journalAbbreviation":"Br J Sports Med","language":"eng","author":[{"family":"Harmon","given":"Kimberly G."},{"family":"Drezner","given":"Jonathan A."},{"family":"Gammons","given":"Matthew"},{"family":"Guskiewicz","given":"Kevin M."},{"family":"Halstead","given":"Mark"},{"family":"Herring","given":"Stanley A."},{"family":"Kutcher","given":"Jeffrey S."},{"family":"Pana","given":"Andrea"},{"family":"Putukian","given":"Margot"},{"family":"Roberts","given":"William O."}],"issued":{"date-parts":[["2013",1]]}}},{"id":18,"uris":["http://zotero.org/users/1562642/items/B4VE879H"],"uri":["http://zotero.org/users/1562642/items/B4VE879H"],"itemData":{"id":18,"type":"article-journal","title":"Diagnosis and Management of Acute Concussion","container-title":"Physical Medicine and Rehabilitation Clinics of North America","page":"271-286","volume":"28","issue":"2","source":"CrossRef","DOI":"10.1016/j.pmr.2016.12.005","ISSN":"10479651","language":"en","author":[{"family":"McCrea","given":"Michael A."},{"family":"Nelson","given":"Lindsay D."},{"family":"Guskiewicz","given":"Kevin"}],"issued":{"date-parts":[["2017",5]]}}}],"schema":"https://github.com/citation-style-language/schema/raw/master/csl-citation.json"} </w:instrText>
      </w:r>
      <w:r w:rsidR="006552CA">
        <w:fldChar w:fldCharType="separate"/>
      </w:r>
      <w:r w:rsidR="006A05A8" w:rsidRPr="006A05A8">
        <w:rPr>
          <w:rFonts w:cs="Arial"/>
          <w:szCs w:val="24"/>
          <w:vertAlign w:val="superscript"/>
        </w:rPr>
        <w:t>8,24,29,30</w:t>
      </w:r>
      <w:r w:rsidR="006552CA">
        <w:fldChar w:fldCharType="end"/>
      </w:r>
      <w:r w:rsidR="00974E3B">
        <w:t xml:space="preserve"> Symptom scales, neurocognitive tests, and balance assessments are commonly utilized to provide a</w:t>
      </w:r>
      <w:r w:rsidR="00B8645B">
        <w:t>s part of a</w:t>
      </w:r>
      <w:r w:rsidR="00974E3B">
        <w:t xml:space="preserve"> comprehensive evaluation of the individual</w:t>
      </w:r>
      <w:r w:rsidR="006A05A8">
        <w:t>.</w:t>
      </w:r>
      <w:r w:rsidR="00F263FB">
        <w:fldChar w:fldCharType="begin"/>
      </w:r>
      <w:r w:rsidR="006A05A8">
        <w:instrText xml:space="preserve"> ADDIN ZOTERO_ITEM CSL_CITATION {"citationID":"1hoikr4ean","properties":{"formattedCitation":"{\\rtf \\super 31\\uc0\\u8211{}37\\nosupersub{}}","plainCitation":"31–37"},"citationItems":[{"id":207,"uris":["http://zotero.org/users/1562642/items/AJ8XHXFK"],"uri":["http://zotero.org/users/1562642/items/AJ8XHXFK"],"itemData":{"id":207,"type":"article-journal","title":"The effect of sport concussion on neurocognitive function, self-report symptoms and postural control","container-title":"Sports Medicine","page":"53–67","volume":"38","issue":"1","source":"Google Scholar","note":"00106","author":[{"family":"Broglio","given":"Steven P."},{"family":"Puetz","given":"Timothy W."}],"issued":{"date-parts":[["2008"]]}}},{"id":4300,"uris":["http://zotero.org/users/1562642/items/IKIAKIFT"],"uri":["http://zotero.org/users/1562642/items/IKIAKIFT"],"itemData":{"id":4300,"type":"article-journal","title":"Relationship between concussion and neuropsychological performance in college football players","container-title":"JAMA: Journal of the American Medical Association","page":"964-970","volume":"282","issue":"10","source":"EBSCOhost","archive_location":"1999-11477-007","abstract":"Investigated whether a relationship exists between prior concussion and diagnosed learning disability (LD) among 393 male college football players (mean age 20.4 yrs) and determined the influence of these variables, in isolation and in combination, on baseline neuropsychological performance. The study also evaluated the use of a neuropsychological test battery in diagnosing and delineating recovery of cognitive function following a mild traumatic brain injury. 53 Ss were identified as having an LD. 129 Ss reported a history of 1 concussion and 79 Ss reported a history of 2 or more concussions. The interaction of LD and concussion history was not significant. 16 Ss who sustained an in-season concussion were compared to 10 control players who did not sustain an in-season concussion. Results from the neuropsychological test battery administered 24 hr post-concussion resulted in an overall 89.5% correct classification rate for the 2 groups. Results suggest that a history of concussion and LD are independently related to lower baseline cognitive performance. Experiencing 2 or more prior concussions is associated with an attenuation of cognitive skills, which, when combined with the deficits associated with an LD, leads to even further compromised functioning. (PsycINFO Database Record (c) 2015 APA, all rights reserved)","DOI":"10.1001/jama.282.10.964","ISSN":"0098-7484","journalAbbreviation":"JAMA","author":[{"family":"Collins","given":"Michael W."},{"family":"Grindel","given":"Scott H."},{"family":"Lovell","given":"Mark R."},{"family":"Dede","given":"Duane E."},{"family":"Moser","given":"David J."},{"family":"Phalin","given":"Benjamin R."},{"family":"Nogle","given":"Sally"},{"family":"Wasik","given":"Michael"},{"family":"Cordry","given":"David"},{"family":"Daugherty","given":"Michelle Klotz"},{"family":"Sears","given":"Samuel F."},{"family":"Nicolette","given":"Guy"},{"family":"Indelicato","given":"Peter"},{"family":"McKeag","given":"Douglas B."}],"issued":{"date-parts":[["1999",9]]}}},{"id":4299,"uris":["http://zotero.org/users/1562642/items/TE74TDZ2"],"uri":["http://zotero.org/users/1562642/items/TE74TDZ2"],"itemData":{"id":4299,"type":"article-journal","title":"On-field predictors of neuropsychological and symptom deficit following sports-related concussion","container-title":"Clinical Journal of Sport Medicine","page":"222–229","volume":"13","issue":"4","source":"Google Scholar","author":[{"family":"Collins","given":"Michael W."},{"family":"Iverson","given":"Grant L."},{"family":"Lovell","given":"Mark R."},{"family":"McKeag","given":"Douglas B."},{"family":"Norwig","given":"John"},{"family":"Maroon","given":"Joseph"}],"issued":{"date-parts":[["2003"]]}}},{"id":4289,"uris":["http://zotero.org/users/1562642/items/9DEF9Z99"],"uri":["http://zotero.org/users/1562642/items/9DEF9Z99"],"itemData":{"id":4289,"type":"article-journal","title":"The role of age and sex in symptoms, neurocognitive performance, and postural stability in athletes after concussion","container-title":"The American Journal of Sports Medicine","page":"1303-1312","volume":"40","issue":"6","source":"CrossRef","abstract":"Background: Researchers have begun to focus on age and sex differences in concussion outcomes. Results suggest that younger athletes and female athletes may take longer to recover from a concussion. However, little is known about the interactive effects of age and sex on symptoms, neurocognitive testing (NCT), and postural stability.Hypothesis/Purpose: The purpose of the study was to examine sex and age differences in symptoms, NCT, and postural stability following concussion. We hypothesized that high school and female athletes would have worse symptoms, NCT, and postural stability than college and male athletes, respectively.Study Design: Cohort study; Level of evidence, 2.Methods: A total of 296 concussed athletes from a multistate, 2-year study were enrolled in this study. Participants completed the Immediate Post-Concussion Assessment and Cognitive Test (ImPACT) and Post-Concussion Symptom Scale (PCSS) at baseline and again at 2, 7, and 14 days after concussion. Participants completed the Balance Error Scoring System (BESS) at 1, 2, and 3 days after concussion.Results: Female athletes performed worse than male athletes on visual memory (mean, 65.1% and 70.1%, respectively; P = .049) and reported more symptoms (mean, 14.4 and 10.1, respectively) after concussion (P = .035). High school athletes performed worse than college athletes on verbal (mean, 78.8% and 82.7%, respectively; P = .001) and visual (mean, 65.8% and 69.4%, respectively; P = .01) memory. High school athletes were still impaired on verbal memory 7 days after concussion compared with collegiate athletes (P = .001). High school male athletes scored worse on the BESS than college male athletes (mean, 18.8 and 13.0, respectively; P = .001). College female athletes scored worse on the BESS than high school female athletes (mean, 21.1 and 16.9, respectively; P = .001).Conclusion: The results of the current study supported age differences in memory and sex differences in memory and symptoms and an interaction between age and sex on postural stability after concussion that warrant consideration from clinicians and researchers when interpreting symptoms, specific components of NCT, and postural stability tests. Future research should develop and assess interventions tailored to age and sex differences and include younger (&lt;14 years) participants.","DOI":"10.1177/0363546512444554","ISSN":"0363-5465","note":"00040","journalAbbreviation":"American Journal of Sports Medicine","language":"en","author":[{"family":"Covassin","given":"Tracey"},{"family":"Elbin","given":"R. J."},{"family":"Harris","given":"William"},{"family":"Parker","given":"Tonya"},{"family":"Kontos","given":"Anthony P."}],"issued":{"date-parts":[["2012",6,1]]}}},{"id":808,"uris":["http://zotero.org/users/1562642/items/F3FM857D"],"uri":["http://zotero.org/users/1562642/items/F3FM857D"],"itemData":{"id":808,"type":"article-journal","title":"Balance assessment in the management of sport-related concussion","container-title":"Clinics in sports medicine","page":"89–102","volume":"30","issue":"1","source":"Google Scholar","note":"00043","author":[{"family":"Guskiewicz","given":"Kevin M."}],"issued":{"date-parts":[["2011"]]}}},{"id":2660,"uris":["http://zotero.org/users/1562642/items/UB4BQJ84"],"uri":["http://zotero.org/users/1562642/items/UB4BQJ84"],"itemData":{"id":2660,"type":"article-journal","title":"Evaluation of neuropsychological domain scores and postural stability following cerebral concussion in sports","container-title":"Clinical Journal of Sport Medicine","page":"230–237","volume":"13","issue":"4","source":"Google Scholar","journalAbbreviation":"Clin J Sport Med","author":[{"family":"Peterson","given":"Connie L."},{"family":"Ferrara","given":"Michael S."},{"family":"Mrazik","given":"Marty"},{"family":"Piland","given":"Scott"},{"family":"Elliott","given":"Ronald"}],"issued":{"date-parts":[["2003"]]}}},{"id":4579,"uris":["http://zotero.org/users/1562642/items/9KQWWB98"],"uri":["http://zotero.org/users/1562642/items/9KQWWB98"],"itemData":{"id":4579,"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schema":"https://github.com/citation-style-language/schema/raw/master/csl-citation.json"} </w:instrText>
      </w:r>
      <w:r w:rsidR="00F263FB">
        <w:fldChar w:fldCharType="separate"/>
      </w:r>
      <w:r w:rsidR="006A05A8" w:rsidRPr="006A05A8">
        <w:rPr>
          <w:rFonts w:cs="Arial"/>
          <w:szCs w:val="24"/>
          <w:vertAlign w:val="superscript"/>
        </w:rPr>
        <w:t>31–37</w:t>
      </w:r>
      <w:r w:rsidR="00F263FB">
        <w:fldChar w:fldCharType="end"/>
      </w:r>
      <w:r w:rsidR="00974E3B">
        <w:t xml:space="preserve"> </w:t>
      </w:r>
      <w:r w:rsidR="00461A4E">
        <w:t>Many tools have p</w:t>
      </w:r>
      <w:r w:rsidR="00B8645B">
        <w:t xml:space="preserve">reviously demonstrated validity, </w:t>
      </w:r>
      <w:r w:rsidR="00461A4E">
        <w:t>reliability</w:t>
      </w:r>
      <w:r w:rsidR="00B8645B">
        <w:t>, sensitivity, and specificity</w:t>
      </w:r>
      <w:r w:rsidR="00461A4E">
        <w:t xml:space="preserve"> in multiple samples</w:t>
      </w:r>
      <w:r w:rsidR="00397E3F">
        <w:t xml:space="preserve"> in the United States</w:t>
      </w:r>
      <w:r w:rsidR="006A05A8">
        <w:t>.</w:t>
      </w:r>
      <w:r w:rsidR="0074189B">
        <w:fldChar w:fldCharType="begin"/>
      </w:r>
      <w:r w:rsidR="00B8645B">
        <w:instrText xml:space="preserve"> ADDIN ZOTERO_ITEM CSL_CITATION {"citationID":"hZk9fhB3","properties":{"formattedCitation":"{\\rtf \\super 37\\uc0\\u8211{}41\\nosupersub{}}","plainCitation":"37–41"},"citationItems":[{"id":4512,"uris":["http://zotero.org/users/1562642/items/A446IADV"],"uri":["http://zotero.org/users/1562642/items/A446IADV"],"itemData":{"id":4512,"type":"article-journal","title":"Psychometric and measurement properties of concussion assessment tools in youth sports","container-title":"Journal Of Athletic Training","page":"399-408","volume":"41","issue":"4","source":"EBSCOhost","abstract":"Context: Establishing psychometric and measurement properties of concussion assessments is important before these assessments are used by clinicians. To date, data have been limited regarding these issues with respect to neurocognitive and postural stability testing, especially in a younger athletic population. Objective: To determine the test-retest reliability and reliable change indices of concussion assessments in athletes participating in youth sports. A secondary objective was to determine the relationship between the Standardized Assessment of Concussion (SAC) and neuropsychological assessments in young athletes. Design: We used a repeated-measures design to evaluate the test-retest reliability of the concussion assessments in young athletes. Correlations were calculated to determine the relationship between the measures. All subjects underwent 2 test sessions 60 days apart. Setting: Sports medicine laboratory and school or home environment. Patients or Other Participants: Fifty healthy young athletes between the ages of 9 and 14 years. Main Outcome Measure(s): Scores from the SAC, Balance Error Scoring System, Buschke Selective Reminding Test, Trail Making Test B, and Coding and Symbol Search subsets of the Wechsler Intelligence Scale for Children were used in the analysis. Results: Our test-retest indices for each of the 6 scores were poor to good, ranging from r = .46 to .83. Good reliability was found for the Coding and Symbol Search tests. The reliable change scores provided a way of determining a meaningful change in score for each assessment. We found a weak relationship (r &lt; .36) between the SAC and each of the neuropsychological assessments; however, stronger relationships (r &gt; .70) were found between certain neuropsychological measures. Conclusions: We found moderate test-retest reliability on the cognitive tests that assessed attention, concentration, and visual processing and the Balance Error Scoring System. Our results demonstrated only a weak relationship between performance on the SAC and the selected neuropsychological tests, so it is likely that these tests assess somewhat different areas of cognitive function. Our correlational findings provide more evidence for using the SAC along with a more complex neuropsychological assessment battery in the evaluation of concussion in young athletes. ABSTRACT FROM AUTHOR","ISSN":"10626050","journalAbbreviation":"J Athl Train","author":[{"family":"Valovich McLeod","given":"Tamara C."},{"family":"Barr","given":"William B."},{"family":"McCrea","given":"Michael"},{"family":"Guskiewicz","given":"Kevin M."}],"issued":{"date-parts":[["2006"]]}}},{"id":4589,"uris":["http://zotero.org/users/1562642/items/HW3NMEEQ"],"uri":["http://zotero.org/users/1562642/items/HW3NMEEQ"],"itemData":{"id":4589,"type":"article-journal","title":"Psychometric characteristics of the Postconcussion Symptom Inventory in children and adolescents","container-title":"Archives of Clinical Neuropsychology","page":"348-363","volume":"29","issue":"4","source":"EBSCOhost","archive_location":"2014-21537-004","abstract":"Psychometric characteristics of the Postconcussion Symptom Inventory (PCSI) were examined in both concussed (n = 633) and uninjured (n = 1,273) 5 to 18 year olds. Parent- and self-report forms were created with developmentally appropriate wording and content. Factor analyses identified physical, cognitive, emotional, and sleep factors; that did not load strongly or discriminate between groups were eliminated. Internal consistency was strong for the total scales (α = 0.8–0.9).Test–retest reliability for the self-report forms was moderate to strong (intraclass coeffecients, ICCs = 0.65–0.89). Parent and self-report concordance was moderate (r = .44–.65), underscoring the importance of both perspectives. Convergent validity with another symptom measure was good (r = .8). Classification analyses indicated greater discriminability from parent report, but caveats to this are presented.With strong psychometric characteristics, the four versions of the PCSI capture important postconcussion symptoms and can be utilized to track recovery from pediatric concussion and guide treatment recommendations. (PsycINFO Database Record (c) 2015 APA, all rights reserved). (journal abstract)","DOI":"10.1093/arclin/acu014","ISSN":"0887-6177","journalAbbreviation":"Archives of Clinical Neuropsychology","author":[{"family":"Sady","given":"Maegan D."},{"family":"Vaughan","given":"Christopher G."},{"family":"Gioia","given":"Gerard A."}],"issued":{"date-parts":[["2014",6]]}}},{"id":4579,"uris":["http://zotero.org/users/1562642/items/9KQWWB98"],"uri":["http://zotero.org/users/1562642/items/9KQWWB98"],"itemData":{"id":4579,"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id":2553,"uris":["http://zotero.org/users/1562642/items/822BPH7D"],"uri":["http://zotero.org/users/1562642/items/822BPH7D"],"itemData":{"id":2553,"type":"article-journal","title":"Sensitivity and specificity of standardized neurocognitive testing immediately following sports concussion","container-title":"Journal of the International Neuropsychological Society","page":"693-702","volume":"7","issue":"6","source":"EBSCOhost","ISSN":"13556177","note":"00143","journalAbbreviation":"Journal of the International Neuropsychological Society","author":[{"family":"Barr","given":"William B."},{"family":"McCrea","given":"Michael"}],"issued":{"date-parts":[["2001",9]]}}},{"id":4578,"uris":["http://zotero.org/users/1562642/items/4IQUXXAF"],"uri":["http://zotero.org/users/1562642/items/4IQUXXAF"],"itemData":{"id":4578,"type":"article-journal","title":"Sensitivity and specificity of the online version of ImPACT in high school and collegiate athletes","container-title":"The American Journal of Sports Medicine","page":"321-326","volume":"41","issue":"2","source":"EBSCOhost","archive_location":"23144368","abstract":"Background: The utility of postconcussion neurocognitive testing versus symptom data has been debated. The sensitivity of the desktop version of the Immediate Post-concussion assessment and cognitive testing (ImPACT) tool has been documented, but psychometric properties of the recently released online version of ImPACT have yet to be fully established.; Purpose: To document the sensitivity of the online ImPACT version in samples of (1) symptomatic concussed (high school and collegiate) athletes, and (2) asymptomatic concussed (high school and collegiate) athletes suspected of hiding their concussions.; Study Design: Cohort study; level of evidence, 3.; Methods: A total of 81 athletes observed to sustain a concussion by a certified athletic trainer or team physician, a finding that was confirmed with reported postconcussion symptoms, completed the ImPACT test within 3 days of injury. Data were compared with an independent sample of 81 athletes who completed preseason baseline cognitive assessments using ImPACT and who were matched (with concussed athletes) on the basis of sex, age, sport, concussion history, and absence of attention deficit hyperactivity disorder and learning disability. An independent group of 37 athletes who were also observed to sustain a concussion completed ImPACT within 3 days of injury. These athletes reported no postconcussion symptoms but were noted for suspected invalid response patterns on ImPACT (impulse control index &gt;30 and verbal memory index &lt;69%). The subscale data from the assessments (excluding those contributing to the aforementioned indices) were compared with a matched sample of 37 athletes who completed preseason baseline cognitive assessments in ImPACT (using the same criteria described above).; Results: Data from the ImPACT online version yielded 91.4% sensitivity and 69.1% specificity. For asymptomatic athletes suspected of hiding their concussion, data from ImPACT yielded 94.6% sensitivity and 97.3% specificity.; Conclusion: The online version of the ImPACT tool is a valid measure of neurocognitive performance at the acute stages of concussion, with high levels of sensitivity and specificity, even when athletes appear to be denying postconcussion symptoms.;","DOI":"10.1177/0363546512466038","ISSN":"1552-3365","journalAbbreviation":"The American Journal Of Sports Medicine","author":[{"family":"Schatz","given":"Philip"},{"family":"Sandel","given":"Natalie"}],"issued":{"date-parts":[["2013",2]]}}}],"schema":"https://github.com/citation-style-language/schema/raw/master/csl-citation.json"} </w:instrText>
      </w:r>
      <w:r w:rsidR="0074189B">
        <w:fldChar w:fldCharType="separate"/>
      </w:r>
      <w:r w:rsidR="00B8645B" w:rsidRPr="00B8645B">
        <w:rPr>
          <w:rFonts w:cs="Arial"/>
          <w:szCs w:val="24"/>
          <w:vertAlign w:val="superscript"/>
        </w:rPr>
        <w:t>37–41</w:t>
      </w:r>
      <w:r w:rsidR="0074189B">
        <w:fldChar w:fldCharType="end"/>
      </w:r>
    </w:p>
    <w:p w14:paraId="724505F4" w14:textId="0F65DA93" w:rsidR="000B3448" w:rsidRDefault="00B8645B" w:rsidP="005025B5">
      <w:pPr>
        <w:spacing w:line="480" w:lineRule="auto"/>
        <w:ind w:firstLine="720"/>
      </w:pPr>
      <w:r>
        <w:t xml:space="preserve">The </w:t>
      </w:r>
      <w:r w:rsidR="00AC7E32">
        <w:t>more</w:t>
      </w:r>
      <w:r>
        <w:t xml:space="preserve"> common neurocognitive tests for post-concussion assessment</w:t>
      </w:r>
      <w:r w:rsidR="006552CA">
        <w:t xml:space="preserve"> – including </w:t>
      </w:r>
      <w:r w:rsidR="00445A71">
        <w:t>the Immediate Post-Concussion Assessment and Cognitive Testing (ImPACT)</w:t>
      </w:r>
      <w:r w:rsidR="006552CA">
        <w:t xml:space="preserve">, CNS Vital Signs, as well as more traditional tests including Trail Making Test and Stroop tests </w:t>
      </w:r>
      <w:r w:rsidR="00632A5B">
        <w:t xml:space="preserve">– evaluate </w:t>
      </w:r>
      <w:r w:rsidR="00557876">
        <w:t>the domains of cognition most commonly affected by a concussive event</w:t>
      </w:r>
      <w:r w:rsidR="00445A71">
        <w:t>, including</w:t>
      </w:r>
      <w:r w:rsidR="00557876">
        <w:t xml:space="preserve"> memory, concentration, executive function, information processing and reaction speed</w:t>
      </w:r>
      <w:r w:rsidR="006A05A8">
        <w:t>.</w:t>
      </w:r>
      <w:r w:rsidR="0074095B">
        <w:fldChar w:fldCharType="begin"/>
      </w:r>
      <w:r w:rsidR="004E6246">
        <w:instrText xml:space="preserve"> ADDIN ZOTERO_ITEM CSL_CITATION {"citationID":"Ixrc3WBP","properties":{"formattedCitation":"{\\rtf \\super 31,42\\uc0\\u8211{}47\\nosupersub{}}","plainCitation":"31,42–47"},"citationItems":[{"id":207,"uris":["http://zotero.org/users/1562642/items/AJ8XHXFK"],"uri":["http://zotero.org/users/1562642/items/AJ8XHXFK"],"itemData":{"id":207,"type":"article-journal","title":"The effect of sport concussion on neurocognitive function, self-report symptoms and postural control","container-title":"Sports Medicine","page":"53–67","volume":"38","issue":"1","source":"Google Scholar","note":"00106","author":[{"family":"Broglio","given":"Steven P."},{"family":"Puetz","given":"Timothy W."}],"issued":{"date-parts":[["2008"]]}}},{"id":64,"uris":["http://zotero.org/users/1562642/items/W4ERQSUG"],"uri":["http://zotero.org/users/1562642/items/W4ERQSUG"],"itemData":{"id":64,"type":"article-journal","title":"Acute effects and recovery time following concussion in collegiate football players: The NCAA Concussion Study","container-title":"JAMA: Journal of the American Medical Association","page":"2556-2563","volume":"290","issue":"19","source":"EBSCOhost","abstract":"Context: Lack of empirical data on recovery time following sport-related concussion hampers clinical decision making about return to play after injury. Objective: To prospectively measure immediate effects and natural recovery course relating to symptoms, cognitive functioning, and postural stability following sport-related concussion. Design, Setting, and Participants: Prospective cohort study of 1631 football players from 15 US colleges. All players underwent preseason baseline testing on concussion assessment measures in 1999, 2000, and 2001. Ninety-four players with concussion (based on American Academy of Neurology criteria) and 56 noninjured controls underwent assessment of symptoms, cognitive functioning, and postural stability immediately, 3 hours, and 1, 2, 3, 5, 7, and 90 days after injury. Main Outcome Measures: Scores on the Graded Symptom Checklist (GSC), Standardized Assessment of Concussion (SAC), Balance Error Scoring System (BESS), and a neuropsychological test battery. Results: No player with concussion was excluded from participation; 79 players with concussion (84%) completed the protocol through day 90. Players with concussion exhibited more severe symptoms (mean GSC score 20.93 [95% confidence interval {CI}, 15.65-26.21] points higher than that of controls), cognitive impairment (mean SAC score 2.94 [95% CI, 1.50-4.38] points lower than that of controls), and balance problems (mean BESS score 5.81 [95% CI, –0.67 to 12.30] points higher than that of controls) immediately after concussion. On average, symptoms gradually resolved by day 7 (GSC mean difference, 0.33; 95% CI, -1.41 to 2.06), cognitive functioning improved to baseline levels within 5 to 7 days (day 7 SAC mean difference, -0.03; 95% CI, -1.33 to 1.26), and balance deficits dissipated within 3 to 5 days after injury (day 5 BESS mean difference, -0.31; 95% CI, -3.02 to 2.40). Mild impairments in cognitive processing and verbal memory evident on neuropsychological testing 2 days after concussion resolved by day 7. There were no significant differences in symptoms or functional impairments in the concussion and control groups 90 days after concussion. Conclusions: Collegiate football players may require several days for recovery of symptoms, cognitive dysfunction, and postural instability after concussion. Further research is required to determine factors that predict variability in recovery time after concussion. Standardized measurement of postconcussive symptoms, cognitive functioning, and postural stability may enhance clinical management of athletes recovering from concussion.","ISSN":"00987484","shortTitle":"Acute Effects and Recovery Time Following Concussion in Collegiate Football Players","journalAbbreviation":"JAMA","author":[{"family":"McCrea","given":"Michael"},{"family":"Guskiewicz","given":"Kevin M."},{"family":"Marshall","given":"Stephen W."},{"family":"Barr","given":"William"},{"family":"Randolph","given":"Christopher"},{"family":"Cantu","given":"Robert C."},{"family":"Onate","given":"James A."},{"family":"Yang","given":"Jingzhen"},{"family":"Kelly","given":"James P."}],"issued":{"date-parts":[["2003",11,19]]}}},{"id":4698,"uris":["http://zotero.org/users/1562642/items/9IZ8QUZX"],"uri":["http://zotero.org/users/1562642/items/9IZ8QUZX"],"itemData":{"id":4698,"type":"article-journal","title":"Immediate neurocognitive effects of concussion","container-title":"Neurosurgery","page":"1032–1042","volume":"50","issue":"5","source":"Google Scholar","abstract":"Objective: To prospectively measure the immediate neurocognitive effects and early course of recovery from concussion and to examine the effects of loss of consciousness (LOC) and posttraumatic amnesia (PTA) on the severity of neurocognitive impairment immediately after concussion.; Methods: A sports-related concussion research model was used to allow prospective immediate evaluation of concussion. A total of 2385 high school and college football players were studied. Ninety-one players (3.8%) sustained concussions during the study. A brief neurocognitive and neurological screening measure, the Standardized Assessment of Concussion, was used to assess cognitive functioning before the football season, immediately after injury, and 15 minutes, 48 hours, and 90 days after injury.; Results: Standardized Assessment of Concussion scores immediately after concussion were significantly lower than the preseason baseline score and the noninjured population baseline mean, even for injured subjects without LOC or PTA. Subjects with LOC were most severely impaired immediately after injury, whereas those without LOC or PTA were least impaired. Significant impairment was also detected 15 minutes after injury, but all three groups returned to baseline levels of cognitive functioning within 48 hours.; Conclusion: These findings are the first to demonstrate not only that a gradient of increasing concussion severity is represented by PTA and LOC but also that measurable neurocognitive abnormalities are evident immediately after injury without PTA or LOC.;","ISSN":"0148-396X","journalAbbreviation":"Neurosurgery","author":[{"family":"McCrea","given":"Michael"},{"family":"Kelly","given":"James P."},{"family":"Randolph","given":"Christopher"},{"family":"Cisler","given":"Ron"},{"family":"Berger","given":"Lisa"}],"issued":{"date-parts":[["2002"]]}}},{"id":63,"uris":["http://zotero.org/users/1562642/items/GGGDK33G"],"uri":["http://zotero.org/users/1562642/items/GGGDK33G"],"itemData":{"id":63,"type":"article-journal","title":"Cerebral concussion in athletes: Evaluation and neuropsychological testing","container-title":"Neurosurgery","page":"659–672","volume":"47","issue":"3","source":"Google Scholar","shortTitle":"Cerebral concussion in athletes","journalAbbreviation":"Neurosurgery","author":[{"family":"Maroon","given":"Joseph C."},{"family":"Lovell","given":"Mark R."},{"family":"Norwig","given":"John"},{"family":"Podell","given":"Kenneth"},{"family":"Powell","given":"John W."},{"family":"Hartl","given":"Roger"}],"issued":{"date-parts":[["2000"]]}}},{"id":4374,"uris":["http://zotero.org/users/1562642/items/PIUDATJM"],"uri":["http://zotero.org/users/1562642/items/PIUDATJM"],"itemData":{"id":4374,"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2644,"uris":["http://zotero.org/users/1562642/items/4NT3QJ9U"],"uri":["http://zotero.org/users/1562642/items/4NT3QJ9U"],"itemData":{"id":2644,"type":"article-journal","title":"Standardized Assessment of Concussion (SAC): on-site mental status evaluation of the athlete","container-title":"The Journal of Head Trauma Rehabilitation","page":"27-35","volume":"13","issue":"2","source":"EBSCOhost","abstract":"Objective: This study investigated the clinical utility of the Standardized Assessment of Concussion (SAC) in detecting concussion in athletes. Method: Athletic trainers administered the SAC to 568 nonconcussed high school and college football players prior to the 1995 and 1996 football seasons. Thirty-three of these players experienced concussion and were tested immediately following injury; 28 of the 33 underwent additional follow-up testing 48 hours after the injury. Results: Concussed players scored significantly below nonconcussed controls on all SAC measures and significantly below their own pre-injury baseline performance. Follow-up testing documented return to preinjury baseline. Conclusion: These findings support the SAC's effectiveness in detecting concussion and tracking recovery in order to determine a player's fitness to return to play. Copyright (c) 1998 by Aspen Publishers, Inc.","ISSN":"0885-9701","call-number":"1998054157","note":"00229","shortTitle":"Standardized Assessment of Concussion (SAC)","journalAbbreviation":"J Head Trauma Rehabil","author":[{"family":"McCrea","given":"Michael"},{"family":"Kelly","given":"James P."},{"family":"Randolph","given":"Christopher"},{"family":"Kluge","given":"Jon"},{"family":"Bartolic","given":"Edward"},{"family":"Finn","given":"George"},{"family":"Baxter","given":"Brian"}],"issued":{"date-parts":[["1998",4]]}}},{"id":4198,"uris":["http://zotero.org/users/1562642/items/UIHREKE5"],"uri":["http://zotero.org/users/1562642/items/UIHREKE5"],"itemData":{"id":4198,"type":"article-journal","title":"CogSport: reliability and correlation with conventional cognitive tests used in postconcussion medical evaluations","container-title":"Clinical Journal of Sport Medicine","page":"28-32","volume":"13","issue":"1","source":"EBSCOhost","archive_location":"12544161","abstract":"Objective: To determine the repeatability of a computerized cognitive test designed to monitor recovery from concussion and assist team physicians make return to play decisions (CogSport). To determine the correlation between CogSport and two conventional neuropsychological tests.; Design: Prospective, serial investigation of cognitive function.; Setting: Professional and semi-professional Australian Football clubs and a university affiliated research institute in Melbourne, Australia.; Participants: Three-hundred healthy young adults, including 240 elite athletes.; Main Outcome Measures: Intra-class correlation (ICC) coefficients for CogSport performance measures administered serially. ICC between CogSport performance measures and conventional neuropsychological tests. Normative data for CogSport performance measures.; Results: Measures of psychomotor function, decision making, working memory and learning were highly reliable. Some measures also displayed high correlations with conventional neuropsychological tests of information processing and attention. Preliminary normative data is described.; Conclusions: CogSport is a highly reliable cognitive function test when administered to healthy young adults and elite athletes. CogSport measures similar cognitive functions as conventional tests used commonly in concussion research.;","ISSN":"1050-642X","shortTitle":"CogSport","journalAbbreviation":"Clin J Sport Med","author":[{"family":"Collie","given":"Alexander"},{"family":"Maruff","given":"Paul"},{"family":"Makdissi","given":"Michael"},{"family":"McCrory","given":"Paul"},{"family":"McStephen","given":"Michael"},{"family":"Darby","given":"David"}],"issued":{"date-parts":[["2003",1]]}}}],"schema":"https://github.com/citation-style-language/schema/raw/master/csl-citation.json"} </w:instrText>
      </w:r>
      <w:r w:rsidR="0074095B">
        <w:fldChar w:fldCharType="separate"/>
      </w:r>
      <w:r w:rsidR="004E6246" w:rsidRPr="004E6246">
        <w:rPr>
          <w:rFonts w:cs="Arial"/>
          <w:szCs w:val="24"/>
          <w:vertAlign w:val="superscript"/>
        </w:rPr>
        <w:t>31,42–47</w:t>
      </w:r>
      <w:r w:rsidR="0074095B">
        <w:fldChar w:fldCharType="end"/>
      </w:r>
      <w:r w:rsidR="00557876">
        <w:t xml:space="preserve"> </w:t>
      </w:r>
      <w:r w:rsidR="004E6246">
        <w:t xml:space="preserve">Domain-specific impairments </w:t>
      </w:r>
      <w:r w:rsidR="00557876">
        <w:t xml:space="preserve">are reported acutely </w:t>
      </w:r>
      <w:r w:rsidR="00557876">
        <w:lastRenderedPageBreak/>
        <w:t xml:space="preserve">after injury and generally return to pre-injury performance levels within </w:t>
      </w:r>
      <w:r w:rsidR="006552CA">
        <w:t xml:space="preserve">3 weeks </w:t>
      </w:r>
      <w:r w:rsidR="00557876">
        <w:t>of injury</w:t>
      </w:r>
      <w:r w:rsidR="006A05A8">
        <w:t>.</w:t>
      </w:r>
      <w:r w:rsidR="0074095B">
        <w:fldChar w:fldCharType="begin"/>
      </w:r>
      <w:r w:rsidR="004E6246">
        <w:instrText xml:space="preserve"> ADDIN ZOTERO_ITEM CSL_CITATION {"citationID":"FDzbtCua","properties":{"formattedCitation":"{\\rtf \\super 31,45,48,49\\nosupersub{}}","plainCitation":"31,45,48,49"},"citationItems":[{"id":64,"uris":["http://zotero.org/users/1562642/items/W4ERQSUG"],"uri":["http://zotero.org/users/1562642/items/W4ERQSUG"],"itemData":{"id":64,"type":"article-journal","title":"Acute effects and recovery time following concussion in collegiate football players: The NCAA Concussion Study","container-title":"JAMA: Journal of the American Medical Association","page":"2556-2563","volume":"290","issue":"19","source":"EBSCOhost","abstract":"Context: Lack of empirical data on recovery time following sport-related concussion hampers clinical decision making about return to play after injury. Objective: To prospectively measure immediate effects and natural recovery course relating to symptoms, cognitive functioning, and postural stability following sport-related concussion. Design, Setting, and Participants: Prospective cohort study of 1631 football players from 15 US colleges. All players underwent preseason baseline testing on concussion assessment measures in 1999, 2000, and 2001. Ninety-four players with concussion (based on American Academy of Neurology criteria) and 56 noninjured controls underwent assessment of symptoms, cognitive functioning, and postural stability immediately, 3 hours, and 1, 2, 3, 5, 7, and 90 days after injury. Main Outcome Measures: Scores on the Graded Symptom Checklist (GSC), Standardized Assessment of Concussion (SAC), Balance Error Scoring System (BESS), and a neuropsychological test battery. Results: No player with concussion was excluded from participation; 79 players with concussion (84%) completed the protocol through day 90. Players with concussion exhibited more severe symptoms (mean GSC score 20.93 [95% confidence interval {CI}, 15.65-26.21] points higher than that of controls), cognitive impairment (mean SAC score 2.94 [95% CI, 1.50-4.38] points lower than that of controls), and balance problems (mean BESS score 5.81 [95% CI, –0.67 to 12.30] points higher than that of controls) immediately after concussion. On average, symptoms gradually resolved by day 7 (GSC mean difference, 0.33; 95% CI, -1.41 to 2.06), cognitive functioning improved to baseline levels within 5 to 7 days (day 7 SAC mean difference, -0.03; 95% CI, -1.33 to 1.26), and balance deficits dissipated within 3 to 5 days after injury (day 5 BESS mean difference, -0.31; 95% CI, -3.02 to 2.40). Mild impairments in cognitive processing and verbal memory evident on neuropsychological testing 2 days after concussion resolved by day 7. There were no significant differences in symptoms or functional impairments in the concussion and control groups 90 days after concussion. Conclusions: Collegiate football players may require several days for recovery of symptoms, cognitive dysfunction, and postural instability after concussion. Further research is required to determine factors that predict variability in recovery time after concussion. Standardized measurement of postconcussive symptoms, cognitive functioning, and postural stability may enhance clinical management of athletes recovering from concussion.","ISSN":"00987484","shortTitle":"Acute Effects and Recovery Time Following Concussion in Collegiate Football Players","journalAbbreviation":"JAMA","author":[{"family":"McCrea","given":"Michael"},{"family":"Guskiewicz","given":"Kevin M."},{"family":"Marshall","given":"Stephen W."},{"family":"Barr","given":"William"},{"family":"Randolph","given":"Christopher"},{"family":"Cantu","given":"Robert C."},{"family":"Onate","given":"James A."},{"family":"Yang","given":"Jingzhen"},{"family":"Kelly","given":"James P."}],"issued":{"date-parts":[["2003",11,19]]}}},{"id":2552,"uris":["http://zotero.org/users/1562642/items/3PKRXM8W"],"uri":["http://zotero.org/users/1562642/items/3PKRXM8W"],"itemData":{"id":2552,"type":"article-journal","title":"The neuropsychological impact of sports-related concussion: a meta-analysis","container-title":"Journal of the International Neuropsychological Society","page":"345–357","volume":"11","issue":"04","source":"Google Scholar","shortTitle":"The neuropsychological impact of sports-related concussion","author":[{"family":"Belanger","given":"Heather G."},{"family":"Vanderploeg","given":"Rodney D."}],"issued":{"date-parts":[["2005"]]}}},{"id":207,"uris":["http://zotero.org/users/1562642/items/AJ8XHXFK"],"uri":["http://zotero.org/users/1562642/items/AJ8XHXFK"],"itemData":{"id":207,"type":"article-journal","title":"The effect of sport concussion on neurocognitive function, self-report symptoms and postural control","container-title":"Sports Medicine","page":"53–67","volume":"38","issue":"1","source":"Google Scholar","note":"00106","author":[{"family":"Broglio","given":"Steven P."},{"family":"Puetz","given":"Timothy W."}],"issued":{"date-parts":[["2008"]]}}},{"id":1807,"uris":["http://zotero.org/users/1562642/items/A5WUBHEQ"],"uri":["http://zotero.org/users/1562642/items/A5WUBHEQ"],"itemData":{"id":1807,"type":"article-journal","title":"The effects of rest and treatment following sport-related concussion: a systematic review of the literature","container-title":"British Journal of Sports Medicine","page":"304-307","volume":"47","issue":"5","abstract":"Objective To evaluate the evidence for rest, treatment, and rehabilitation following sport-related concussion (SRC). Data sources PubMed, CINAHL, PsychInfo, Cochrane Controlled Trials Registers, Health STAR, Sport Discus, EMBASE, Web of Science, and ProQuest. Study selection Articles were included if they met the following criteria: original research, reported SRC as a source of injury, and evaluated the effect of rest or treatment. Data extraction Study design, participants, treatment, outcome measures, and key findings. Data synthesis Three studies met the inclusion criteria for evaluating the effects of rest and twelve for treatment. Low-intensity aerobic exercise may be of benefit. Conclusions The current evidence evaluating the effect of rest and treatment following SRC is sparse. An initial period of rest may be of benefit. Low-level exercise and multimodal physiotherapy may be of benefit for those who are slow to recover. There is a strong need for high level studies evaluating the effects of rest and treatment following SRC.","DOI":"10.1136/bjsports-2013-092190","ISSN":"0306-3674","note":"WOS:000316058900010","author":[{"family":"Schneider","given":"Kathryn J."},{"family":"Iverson","given":"Grant L."},{"family":"Emery","given":"Carolyn A."},{"family":"McCrory","given":"Paul"},{"family":"Herring","given":"Stanley A."},{"family":"Meeuwisse","given":"Willem H."}],"issued":{"date-parts":[["2013",4]]}}}],"schema":"https://github.com/citation-style-language/schema/raw/master/csl-citation.json"} </w:instrText>
      </w:r>
      <w:r w:rsidR="0074095B">
        <w:fldChar w:fldCharType="separate"/>
      </w:r>
      <w:r w:rsidR="004E6246" w:rsidRPr="004E6246">
        <w:rPr>
          <w:rFonts w:cs="Arial"/>
          <w:szCs w:val="24"/>
          <w:vertAlign w:val="superscript"/>
        </w:rPr>
        <w:t>31,45,48,49</w:t>
      </w:r>
      <w:r w:rsidR="0074095B">
        <w:fldChar w:fldCharType="end"/>
      </w:r>
      <w:r w:rsidR="00557876">
        <w:t xml:space="preserve"> However, </w:t>
      </w:r>
      <w:r w:rsidR="000B3448">
        <w:t>persistent deficits</w:t>
      </w:r>
      <w:r w:rsidR="006552CA">
        <w:t xml:space="preserve"> </w:t>
      </w:r>
      <w:r w:rsidR="000B3448">
        <w:t>have been</w:t>
      </w:r>
      <w:r w:rsidR="00557876">
        <w:t xml:space="preserve"> reported </w:t>
      </w:r>
      <w:r w:rsidR="00C32CDC">
        <w:t xml:space="preserve">in some individuals </w:t>
      </w:r>
      <w:r w:rsidR="00557876">
        <w:t>long after the clinical resolution of symptoms</w:t>
      </w:r>
      <w:r w:rsidR="006A05A8">
        <w:t>.</w:t>
      </w:r>
      <w:r w:rsidR="00E33A6C">
        <w:fldChar w:fldCharType="begin"/>
      </w:r>
      <w:r w:rsidR="006A05A8">
        <w:instrText xml:space="preserve"> ADDIN ZOTERO_ITEM CSL_CITATION {"citationID":"1o50vuqq1q","properties":{"formattedCitation":"{\\rtf \\super 50\\uc0\\u8211{}52\\nosupersub{}}","plainCitation":"50–52"},"citationItems":[{"id":4308,"uris":["http://zotero.org/users/1562642/items/7F9MN7JX"],"uri":["http://zotero.org/users/1562642/items/7F9MN7JX"],"itemData":{"id":4308,"type":"article-journal","title":"Functional abnormalities in symptomatic concussed athletes: an fMRI study","container-title":"NeuroImage","page":"68-82","volume":"22","issue":"1","source":"PubMed","abstract":"Our aim was to quantify with functional magnetic resonance imaging (fMRI) changes in brain activity in concussed athletes and compare the results with those of normal control subjects. Regional brain activations associated with a working memory task were obtained from a group of concussed athletes (15 symptomatic, 1 asymptomatic) and eight matched control subjects, using blood oxygen level dependent (BOLD) fMRI. The average percent signal change from baseline to working memory condition in each region of interest was computed. Symptomatic concussed athletes demonstrated task-related activations in some but not all the regions of interest, even when they performed as well as the control subjects. Furthermore, several concussed athletes had additional increases in activity outside the regions of interest, not seen in the control group. Quantitative analysis of BOLD signals within regions of interest revealed that, in general, concussed athletes had different BOLD responses compared to the control subjects. The task-related activation pattern of the one symptom-free athlete was comparable to that of the control group. We also repeated the study in one athlete whose symptoms had resolved. On the first study, when he was still symptomatic, less task-related activations were observed. On follow-up, once his symptoms had disappeared, the task-related activations became comparable to those of the control group. These results demonstrate the potential of fMRI, in conjunction with the working memory task, to identify an underlying pathology in symptomatic concussed individuals with normal structural imaging results.","DOI":"10.1016/j.neuroimage.2003.12.032","ISSN":"1053-8119","note":"PMID: 15109998","shortTitle":"Functional abnormalities in symptomatic concussed athletes","journalAbbreviation":"Neuroimage","language":"eng","author":[{"family":"Chen","given":"Jen-Kai"},{"family":"Johnston","given":"Karen M."},{"family":"Frey","given":"S."},{"family":"Petrides","given":"Michael"},{"family":"Worsley","given":"K."},{"family":"Ptito","given":"Alain"}],"issued":{"date-parts":[["2004",5]]}}},{"id":4434,"uris":["http://zotero.org/users/1562642/items/AQ3TJ5FP"],"uri":["http://zotero.org/users/1562642/items/AQ3TJ5FP"],"itemData":{"id":4434,"type":"article-journal","title":"Electrophysiology and functional MRI in post-acute mild traumatic brain injury","container-title":"Journal of Neurotrauma","page":"329-341","volume":"28","issue":"3","source":"EBSCOhost","archive_location":"2011-18475-001","abstract":"Symptoms persisting beyond the acute phase (&gt; 2 months) after a mild traumatic brain injury (MTBI) are often reported, but their origin remains controversial. Some investigators evoke dysfunctional cerebral mechanisms, while others ascribe them to the psychological consequences of the injury. We address this controversy by exploring possible cerebral dysfunction with functional magnetic resonance imaging (fMRI) and event-related potentials (ERP) in a group of patients during the post-acute phase. Fourteen MTBI symptomatic patients (5.7 ± 2.9 months post-injury) were tested with fMRI and ERP using a visual externally ordered working memory task, and were compared with 23 control subjects. Attenuated blood oxygen level dependent (BOLD) signal changes in the left and right mid-dorsolateral prefrontal cortex (mid-DLPFC), the putamen, the body of the caudate nucleus, and the right thalamus were found in the MTBI group compared with the control group. Moreover, symptom severity and BOLD signal changes were correlated: patients with more severe symptoms had lower BOLD signal changes in the right mid-DLPFC. For ERP, a group × task interaction was observed for N350 amplitude. A larger amplitude for the working memory task than for the control task was found in control subjects, but not in MTBI subjects, who had weak amplitudes for both tasks. This study confirms that persistent symptoms after MTBI cannot be uniquely explained by psychological factors, such as depression and/or malingering, and indicates that they can be associated with cerebral dysfunction. ERP reveals decreased amplitude of the N350 component, while fMRI demonstrates that the more severe the symptoms, the lower the BOLD signal changes in the mid-DLPFC. (PsycINFO Database Record (c) 2012 APA, all rights reserved). (journal abstract)","DOI":"10.1089/neu.2010.1493","ISSN":"0897-7151","journalAbbreviation":"Journal of Neurotrauma","author":[{"family":"Gosselin","given":"Nadia"},{"family":"Bottari","given":"Carolina"},{"family":"Chen","given":"Jen-Kai"},{"family":"Petrides","given":"Michael"},{"family":"Tinawi","given":"Simon"},{"family":"Guise","given":"Élaine","non-dropping-particle":"de"},{"family":"Ptito","given":"Alain"}],"issued":{"date-parts":[["2011",3]]}}},{"id":4705,"uris":["http://zotero.org/users/1562642/items/FVGRJR33"],"uri":["http://zotero.org/users/1562642/items/FVGRJR33"],"itemData":{"id":4705,"type":"article-journal","title":"Differential working memory load effects after mild traumatic brain injury","container-title":"NeuroImage","page":"1004–1012","volume":"14","issue":"5","source":"Google Scholar","DOI":"10.1006/nimg.2001.0899","author":[{"family":"McAllister","given":"Thomas W."},{"family":"Sparling","given":"Molly B."},{"family":"Flashman","given":"Laura A."},{"family":"Guerin","given":"Stephen J."},{"family":"Mamourian","given":"Alexander C."},{"family":"Saykin","given":"Andrew J."}],"issued":{"date-parts":[["2001"]]}}}],"schema":"https://github.com/citation-style-language/schema/raw/master/csl-citation.json"} </w:instrText>
      </w:r>
      <w:r w:rsidR="00E33A6C">
        <w:fldChar w:fldCharType="separate"/>
      </w:r>
      <w:r w:rsidR="006A05A8" w:rsidRPr="006A05A8">
        <w:rPr>
          <w:rFonts w:cs="Arial"/>
          <w:szCs w:val="24"/>
          <w:vertAlign w:val="superscript"/>
        </w:rPr>
        <w:t>50–52</w:t>
      </w:r>
      <w:r w:rsidR="00E33A6C">
        <w:fldChar w:fldCharType="end"/>
      </w:r>
      <w:r w:rsidR="000B3448">
        <w:t xml:space="preserve"> </w:t>
      </w:r>
    </w:p>
    <w:p w14:paraId="75E34501" w14:textId="356A3474" w:rsidR="00DC7AE8" w:rsidRDefault="000B3448" w:rsidP="005025B5">
      <w:pPr>
        <w:spacing w:line="480" w:lineRule="auto"/>
        <w:ind w:firstLine="720"/>
      </w:pPr>
      <w:r>
        <w:t xml:space="preserve">These tests are often used </w:t>
      </w:r>
      <w:r w:rsidR="00C32CDC">
        <w:t>to measure</w:t>
      </w:r>
      <w:r w:rsidR="00AC7E32">
        <w:t xml:space="preserve"> function</w:t>
      </w:r>
      <w:r w:rsidR="00330308">
        <w:t xml:space="preserve"> prior to a competitive season or series of seasons</w:t>
      </w:r>
      <w:r w:rsidR="00C32CDC">
        <w:t>. In the event of a concussive injury, data</w:t>
      </w:r>
      <w:r w:rsidR="005C63A6">
        <w:t xml:space="preserve"> </w:t>
      </w:r>
      <w:r w:rsidR="00C32CDC" w:rsidRPr="005C63A6">
        <w:rPr>
          <w:rFonts w:cs="Arial"/>
          <w:szCs w:val="24"/>
        </w:rPr>
        <w:t>are then used for comparison with post-concussion data collected at specific time points.</w:t>
      </w:r>
      <w:r w:rsidR="00330308">
        <w:t xml:space="preserve"> In the absence of baseline measures, normative values </w:t>
      </w:r>
      <w:r w:rsidR="00AC7E32">
        <w:t>exist for many of these tests</w:t>
      </w:r>
      <w:r w:rsidR="00330308">
        <w:t xml:space="preserve">. However, normative values are generally based on predominantly White, </w:t>
      </w:r>
      <w:r w:rsidR="00032790">
        <w:t>middle-to-upper class</w:t>
      </w:r>
      <w:r w:rsidR="00AC7E32">
        <w:t>,</w:t>
      </w:r>
      <w:r w:rsidR="00032790">
        <w:t xml:space="preserve"> </w:t>
      </w:r>
      <w:r w:rsidR="00330308">
        <w:t xml:space="preserve">English-speaking high school and college students in the United States and may lack sensitivity to racial, </w:t>
      </w:r>
      <w:r w:rsidR="00840DAF">
        <w:t>cultural/ethnic</w:t>
      </w:r>
      <w:r w:rsidR="00330308">
        <w:t xml:space="preserve"> or linguistic differences when applied to other populations</w:t>
      </w:r>
      <w:r w:rsidR="006A05A8">
        <w:t>.</w:t>
      </w:r>
      <w:r w:rsidR="00270F8B">
        <w:fldChar w:fldCharType="begin"/>
      </w:r>
      <w:r w:rsidR="006A05A8">
        <w:instrText xml:space="preserve"> ADDIN ZOTERO_ITEM CSL_CITATION {"citationID":"1jo4jrbiun","properties":{"formattedCitation":"{\\rtf \\super 53\\uc0\\u8211{}56\\nosupersub{}}","plainCitation":"53–56"},"citationItems":[{"id":86,"uris":["http://zotero.org/users/1562642/items/7GD9BX89"],"uri":["http://zotero.org/users/1562642/items/7GD9BX89"],"itemData":{"id":86,"type":"article-journal","title":"Neuropsychological test performance of Hawai'i high school athletes: updated Hawai'i immediate post-concussion assessment and cognitive testing data","container-title":"Hawai'i Journal of Medicine &amp; Public Health","page":"208-211","volume":"73","issue":"7","source":"EBSCOhost","archive_location":"25089231","abstract":"The present study reviewed the Immediate Post-Concussion Assessment and Cognitive Testing (ImPACT) baseline test scores of 247 high school athletes ages 13 to 18 from a private school in Hawai'i. The aim of the research was to update a prior exploratory investigation conducted in 2008 that compared the test scores of Hawai'i public high school athletes with the normative data provided by the ImPACT publishers. The results of this study provide assurance that the present ImPACT scores of the Hawai'i high school athletes are similar to the general ImPACT norms. The present study is a rare effort to compare the ImPACT scores of high school athletes from an ethnically diverse region with the ImPACT norms. The findings offer further support for the use of the ImPACT norms when evaluating high school athletes from Hawai'i. Future research in various regions of the United States and with other sociocultural backgrounds is encouraged.;","ISSN":"2165-8242","shortTitle":"Neuropsychological test performance of Hawai'i high school athletes","journalAbbreviation":"Hawai'i Journal Of Medicine &amp; Public Health: A Journal Of Asia Pacific Medicine &amp; Public Health","author":[{"family":"Tsushima","given":"William T"},{"family":"Siu","given":"Andrea M"}],"issued":{"date-parts":[["2014",7]]}}},{"id":4517,"uris":["http://zotero.org/users/1562642/items/EXXBXCGQ"],"uri":["http://zotero.org/users/1562642/items/EXXBXCGQ"],"itemData":{"id":4517,"type":"article-journal","title":"Neuropsychological test performance of Hawai'i high school athletes: Hawai'i ImPACT normative data","container-title":"Hawaii Medical Journal","page":"93-95","volume":"67","issue":"4","source":"EBSCOhost","archive_location":"18524142","abstract":"Objective: Establishing normative data of the Immediate Post-Concussion Assessment and Cognitive Testing (ImPACT) performance of high school athletes in Hawai'i.; Study Design: Pre-season ImPACT testing was performed on 751 participants in football, baseball, basketball, soccer, volleyball, softball, and track from 4 Oahu public high schools. The ImPACT composite scores included measures of Verbal Memory, Visual Memory Processing Speed, and Reaction Time. The descriptive statistical data collected were the group means, standard deviations, standard errors of measurement, distribution of scores and percentile ranks of (1) 262 boys ages 13 to 15; (2) 297 boys ages 16 to 18; and (3) 192 girls ages 13 to 18.; Results: The means and standard deviations of the 4 ImPACT composite scores for the 751 student-athletes in Hawai'i were similar to the ImPACT scores obtained from a master database of ImPACT test results. Although differences between the Hawai'i and mainland data were nonsignificant, there appeared to be a trend revealing somewhat lower scores in the Hawai'i sample of athletes.; Discussion: The similarity in ImPACT test performance of Hawai'i high school athletes as compared to the mainland normative data provides support for the applicability of this computerized neuropsychological battery in Hawai'i. However in view of a trend reflecting slightly lower ImPACT scores among Hawai'i participants, the use of the normative data produced by this study may be desirable in assessing Hawai'i high school athletes.;","ISSN":"0017-8594","shortTitle":"Neuropsychological test performance of Hawai'i high school athletes","journalAbbreviation":"Hawaii Medical Journal","author":[{"family":"Tsushima","given":"William T"},{"family":"Oshiro","given":"Ross"},{"family":"Zimbra","given":"Daniel"}],"issued":{"date-parts":[["2008",4]]}}},{"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183,"uris":["http://zotero.org/users/1562642/items/UWBB5IC5"],"uri":["http://zotero.org/users/1562642/items/UWBB5IC5"],"itemData":{"id":4183,"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270F8B">
        <w:fldChar w:fldCharType="separate"/>
      </w:r>
      <w:r w:rsidR="006A05A8" w:rsidRPr="006A05A8">
        <w:rPr>
          <w:rFonts w:cs="Arial"/>
          <w:szCs w:val="24"/>
          <w:vertAlign w:val="superscript"/>
        </w:rPr>
        <w:t>53–56</w:t>
      </w:r>
      <w:r w:rsidR="00270F8B">
        <w:fldChar w:fldCharType="end"/>
      </w:r>
      <w:r w:rsidR="00414C6E">
        <w:t xml:space="preserve"> This </w:t>
      </w:r>
      <w:r w:rsidR="00032790">
        <w:t xml:space="preserve">is </w:t>
      </w:r>
      <w:r w:rsidR="00414C6E">
        <w:t>undoubtedly problematic when establish</w:t>
      </w:r>
      <w:r w:rsidR="004E6246">
        <w:t>ing</w:t>
      </w:r>
      <w:r w:rsidR="00414C6E">
        <w:t xml:space="preserve"> return to “baseline” </w:t>
      </w:r>
      <w:r w:rsidR="00C32CDC">
        <w:t xml:space="preserve">after injury </w:t>
      </w:r>
      <w:r w:rsidR="00414C6E">
        <w:t>for indivi</w:t>
      </w:r>
      <w:r w:rsidR="00032790">
        <w:t>duals not captured in normative datasets.</w:t>
      </w:r>
    </w:p>
    <w:p w14:paraId="2B59AC9A" w14:textId="4838E5F4" w:rsidR="0074095B" w:rsidRDefault="00E542C3" w:rsidP="00820946">
      <w:pPr>
        <w:spacing w:line="480" w:lineRule="auto"/>
        <w:rPr>
          <w:b/>
        </w:rPr>
      </w:pPr>
      <w:r>
        <w:rPr>
          <w:b/>
        </w:rPr>
        <w:t xml:space="preserve">Racial, </w:t>
      </w:r>
      <w:r w:rsidR="00E943EB">
        <w:rPr>
          <w:b/>
        </w:rPr>
        <w:t>C</w:t>
      </w:r>
      <w:r w:rsidR="00840DAF">
        <w:rPr>
          <w:b/>
        </w:rPr>
        <w:t>ultural/</w:t>
      </w:r>
      <w:r w:rsidR="00E943EB">
        <w:rPr>
          <w:b/>
        </w:rPr>
        <w:t>E</w:t>
      </w:r>
      <w:r w:rsidR="00840DAF">
        <w:rPr>
          <w:b/>
        </w:rPr>
        <w:t>thnic</w:t>
      </w:r>
      <w:r>
        <w:rPr>
          <w:b/>
        </w:rPr>
        <w:t xml:space="preserve"> and </w:t>
      </w:r>
      <w:r w:rsidR="00E943EB">
        <w:rPr>
          <w:b/>
        </w:rPr>
        <w:t>L</w:t>
      </w:r>
      <w:r>
        <w:rPr>
          <w:b/>
        </w:rPr>
        <w:t xml:space="preserve">inguistic </w:t>
      </w:r>
      <w:r w:rsidR="00E943EB">
        <w:rPr>
          <w:b/>
        </w:rPr>
        <w:t>Impacts on Cognitive Te</w:t>
      </w:r>
      <w:r>
        <w:rPr>
          <w:b/>
        </w:rPr>
        <w:t>sts</w:t>
      </w:r>
    </w:p>
    <w:p w14:paraId="0DC91C76" w14:textId="6F0092A6" w:rsidR="00330308" w:rsidRDefault="00330308" w:rsidP="005025B5">
      <w:pPr>
        <w:spacing w:line="480" w:lineRule="auto"/>
      </w:pPr>
      <w:r>
        <w:rPr>
          <w:b/>
        </w:rPr>
        <w:tab/>
      </w:r>
      <w:r w:rsidR="00445A71" w:rsidRPr="00445A71">
        <w:t>F</w:t>
      </w:r>
      <w:r>
        <w:t xml:space="preserve">ew studies have examined the specific effects of race, </w:t>
      </w:r>
      <w:r w:rsidR="00840DAF">
        <w:t>culture/ethnicity</w:t>
      </w:r>
      <w:r>
        <w:t>, or language on neurocognitive testing for concussion management. Kontos et al</w:t>
      </w:r>
      <w:r w:rsidR="006A05A8">
        <w:fldChar w:fldCharType="begin"/>
      </w:r>
      <w:r w:rsidR="006A05A8">
        <w:instrText xml:space="preserve"> ADDIN ZOTERO_ITEM CSL_CITATION {"citationID":"a2enn74oupi","properties":{"formattedCitation":"{\\rtf \\super 42\\nosupersub{}}","plainCitation":"42"},"citationItems":[{"id":4374,"uris":["http://zotero.org/users/1562642/items/PIUDATJM"],"uri":["http://zotero.org/users/1562642/items/PIUDATJM"],"itemData":{"id":4374,"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6A05A8">
        <w:fldChar w:fldCharType="separate"/>
      </w:r>
      <w:r w:rsidR="006A05A8" w:rsidRPr="006A05A8">
        <w:rPr>
          <w:rFonts w:cs="Arial"/>
          <w:szCs w:val="24"/>
          <w:vertAlign w:val="superscript"/>
        </w:rPr>
        <w:t>42</w:t>
      </w:r>
      <w:r w:rsidR="006A05A8">
        <w:fldChar w:fldCharType="end"/>
      </w:r>
      <w:r w:rsidR="004E6246">
        <w:t xml:space="preserve"> compared African-</w:t>
      </w:r>
      <w:r>
        <w:t>American and White athletes</w:t>
      </w:r>
      <w:r w:rsidR="00032790">
        <w:t>’</w:t>
      </w:r>
      <w:r>
        <w:t xml:space="preserve"> performance on</w:t>
      </w:r>
      <w:r w:rsidR="00445A71">
        <w:t xml:space="preserve"> the</w:t>
      </w:r>
      <w:r>
        <w:t xml:space="preserve"> </w:t>
      </w:r>
      <w:r w:rsidR="00445A71">
        <w:t>ImPACT</w:t>
      </w:r>
      <w:r w:rsidR="00571CA6">
        <w:t xml:space="preserve"> </w:t>
      </w:r>
      <w:r w:rsidR="00F71F0F">
        <w:t xml:space="preserve">at baseline, </w:t>
      </w:r>
      <w:r w:rsidR="00032790">
        <w:t>two</w:t>
      </w:r>
      <w:r w:rsidR="00F71F0F">
        <w:t xml:space="preserve">, and </w:t>
      </w:r>
      <w:r w:rsidR="00032790">
        <w:t xml:space="preserve">seven </w:t>
      </w:r>
      <w:r w:rsidR="00F71F0F">
        <w:t>days post-injury</w:t>
      </w:r>
      <w:r w:rsidR="006A05A8">
        <w:t>.</w:t>
      </w:r>
      <w:r w:rsidR="004E6246">
        <w:t xml:space="preserve"> The authors noted that African-</w:t>
      </w:r>
      <w:r w:rsidR="00F71F0F">
        <w:t>Americans were more likely to demonstrate a significant</w:t>
      </w:r>
      <w:r w:rsidR="004E6246">
        <w:t>ly</w:t>
      </w:r>
      <w:r w:rsidR="00F71F0F">
        <w:t xml:space="preserve"> decline cognitive function at one week post-injury with a similar trend at </w:t>
      </w:r>
      <w:r w:rsidR="00032790">
        <w:t xml:space="preserve">two </w:t>
      </w:r>
      <w:r w:rsidR="00F71F0F">
        <w:t xml:space="preserve">days post-injury. Specifically, the authors observed decreased motor </w:t>
      </w:r>
      <w:r w:rsidR="004E6246">
        <w:t>processing speed in the African-</w:t>
      </w:r>
      <w:r w:rsidR="00F71F0F">
        <w:t xml:space="preserve">American group </w:t>
      </w:r>
      <w:r w:rsidR="00FE0AB3">
        <w:t xml:space="preserve">and a lack of practice effect from baseline to </w:t>
      </w:r>
      <w:r w:rsidR="00032790">
        <w:t xml:space="preserve">seven </w:t>
      </w:r>
      <w:r w:rsidR="00FE0AB3">
        <w:t>days post-injury. The authors suggest that the lack of differences at baseline between the groups</w:t>
      </w:r>
      <w:r w:rsidR="00032790">
        <w:t>,</w:t>
      </w:r>
      <w:r w:rsidR="00FE0AB3">
        <w:t xml:space="preserve"> coupled with the fact that differences were observed in only one measure</w:t>
      </w:r>
      <w:r w:rsidR="00032790">
        <w:t>,</w:t>
      </w:r>
      <w:r w:rsidR="00FE0AB3">
        <w:t xml:space="preserve"> do</w:t>
      </w:r>
      <w:r w:rsidR="00032790">
        <w:t>es</w:t>
      </w:r>
      <w:r w:rsidR="00FE0AB3">
        <w:t xml:space="preserve"> not merit a separate normative baseline for African </w:t>
      </w:r>
      <w:r w:rsidR="00FE0AB3">
        <w:lastRenderedPageBreak/>
        <w:t xml:space="preserve">Americans. However, participants in this study were all English-speaking high school and college students from similarly performing academic institutions. Consequently, these participants may not represent the breadth of educational, acculturation, </w:t>
      </w:r>
      <w:r w:rsidR="00B33588">
        <w:t xml:space="preserve">linguistic, </w:t>
      </w:r>
      <w:r w:rsidR="005820B5">
        <w:t>and socioeconomic conditions</w:t>
      </w:r>
      <w:r w:rsidR="00840DAF">
        <w:t>,</w:t>
      </w:r>
      <w:r w:rsidR="005820B5">
        <w:t xml:space="preserve"> which may impact individuals’ pre- and post-injury </w:t>
      </w:r>
      <w:r w:rsidR="00445A71">
        <w:t xml:space="preserve">test </w:t>
      </w:r>
      <w:r w:rsidR="005820B5">
        <w:t>performance.</w:t>
      </w:r>
    </w:p>
    <w:p w14:paraId="79D72376" w14:textId="5B5D7EB1" w:rsidR="005820B5" w:rsidRDefault="005820B5" w:rsidP="005025B5">
      <w:pPr>
        <w:spacing w:line="480" w:lineRule="auto"/>
      </w:pPr>
      <w:r>
        <w:tab/>
      </w:r>
      <w:r w:rsidR="00364A0D">
        <w:t xml:space="preserve">Likewise, </w:t>
      </w:r>
      <w:r>
        <w:t xml:space="preserve">Shuttleworth-Edwards </w:t>
      </w:r>
      <w:r w:rsidR="00363735">
        <w:t>et al</w:t>
      </w:r>
      <w:r w:rsidR="006A05A8">
        <w:fldChar w:fldCharType="begin"/>
      </w:r>
      <w:r w:rsidR="006A05A8">
        <w:instrText xml:space="preserve"> ADDIN ZOTERO_ITEM CSL_CITATION {"citationID":"agfpa7h0rp","properties":{"formattedCitation":"{\\rtf \\super 56\\nosupersub{}}","plainCitation":"56"},"citationItems":[{"id":4183,"uris":["http://zotero.org/users/1562642/items/UWBB5IC5"],"uri":["http://zotero.org/users/1562642/items/UWBB5IC5"],"itemData":{"id":4183,"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6A05A8">
        <w:fldChar w:fldCharType="separate"/>
      </w:r>
      <w:r w:rsidR="006A05A8" w:rsidRPr="006A05A8">
        <w:rPr>
          <w:rFonts w:cs="Arial"/>
          <w:szCs w:val="24"/>
          <w:vertAlign w:val="superscript"/>
        </w:rPr>
        <w:t>56</w:t>
      </w:r>
      <w:r w:rsidR="006A05A8">
        <w:fldChar w:fldCharType="end"/>
      </w:r>
      <w:r>
        <w:t xml:space="preserve"> compared</w:t>
      </w:r>
      <w:r w:rsidR="00571CA6">
        <w:t xml:space="preserve"> white,</w:t>
      </w:r>
      <w:r>
        <w:t xml:space="preserve"> English-speaking football players in the US to predominantly white English-speaking rugby players in South Africa on</w:t>
      </w:r>
      <w:r w:rsidR="0087723E">
        <w:t xml:space="preserve"> the</w:t>
      </w:r>
      <w:r>
        <w:t xml:space="preserve"> ImPACT</w:t>
      </w:r>
      <w:r w:rsidR="006A05A8">
        <w:t>.</w:t>
      </w:r>
      <w:r w:rsidR="00445A71">
        <w:t xml:space="preserve"> The</w:t>
      </w:r>
      <w:r>
        <w:t xml:space="preserve"> South African players tended to report higher symptom scores</w:t>
      </w:r>
      <w:r w:rsidR="00445A71">
        <w:t xml:space="preserve"> though </w:t>
      </w:r>
      <w:r>
        <w:t xml:space="preserve">cognitive task outcomes were similar. </w:t>
      </w:r>
      <w:r w:rsidR="00587378">
        <w:t>However, the authors acknowledge that the athletes in both groups were predominantly White and well-educated</w:t>
      </w:r>
      <w:r w:rsidR="006A05A8">
        <w:t>.</w:t>
      </w:r>
      <w:r w:rsidR="00587378">
        <w:fldChar w:fldCharType="begin"/>
      </w:r>
      <w:r w:rsidR="006A05A8">
        <w:instrText xml:space="preserve"> ADDIN ZOTERO_ITEM CSL_CITATION {"citationID":"18l0jsjco3","properties":{"formattedCitation":"{\\rtf \\super 56\\nosupersub{}}","plainCitation":"56"},"citationItems":[{"id":4183,"uris":["http://zotero.org/users/1562642/items/UWBB5IC5"],"uri":["http://zotero.org/users/1562642/items/UWBB5IC5"],"itemData":{"id":4183,"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587378">
        <w:fldChar w:fldCharType="separate"/>
      </w:r>
      <w:r w:rsidR="006A05A8" w:rsidRPr="006A05A8">
        <w:rPr>
          <w:rFonts w:cs="Arial"/>
          <w:szCs w:val="24"/>
          <w:vertAlign w:val="superscript"/>
        </w:rPr>
        <w:t>56</w:t>
      </w:r>
      <w:r w:rsidR="00587378">
        <w:fldChar w:fldCharType="end"/>
      </w:r>
      <w:r>
        <w:t xml:space="preserve"> The similarity of these results may not persist outside of this narrow scope.</w:t>
      </w:r>
    </w:p>
    <w:p w14:paraId="46A23027" w14:textId="45DB6FDA" w:rsidR="005820B5" w:rsidRDefault="005820B5" w:rsidP="005025B5">
      <w:pPr>
        <w:spacing w:line="480" w:lineRule="auto"/>
      </w:pPr>
      <w:r>
        <w:tab/>
      </w:r>
      <w:r w:rsidR="00364A0D">
        <w:t>Some cross-lingual comparisons have</w:t>
      </w:r>
      <w:r w:rsidR="0075174D">
        <w:t xml:space="preserve"> </w:t>
      </w:r>
      <w:r w:rsidR="00364A0D">
        <w:t xml:space="preserve">been conducted. </w:t>
      </w:r>
      <w:r w:rsidR="001D594E">
        <w:t>Ott et al</w:t>
      </w:r>
      <w:r w:rsidR="006A05A8">
        <w:fldChar w:fldCharType="begin"/>
      </w:r>
      <w:r w:rsidR="006A05A8">
        <w:instrText xml:space="preserve"> ADDIN ZOTERO_ITEM CSL_CITATION {"citationID":"adco9mrrbt","properties":{"formattedCitation":"{\\rtf \\super 55\\nosupersub{}}","plainCitation":"55"},"citationItems":[{"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6A05A8">
        <w:fldChar w:fldCharType="separate"/>
      </w:r>
      <w:r w:rsidR="006A05A8" w:rsidRPr="006A05A8">
        <w:rPr>
          <w:rFonts w:cs="Arial"/>
          <w:szCs w:val="24"/>
          <w:vertAlign w:val="superscript"/>
        </w:rPr>
        <w:t>55</w:t>
      </w:r>
      <w:r w:rsidR="006A05A8">
        <w:fldChar w:fldCharType="end"/>
      </w:r>
      <w:r w:rsidR="006A05A8">
        <w:t xml:space="preserve"> </w:t>
      </w:r>
      <w:r w:rsidR="001D594E">
        <w:t>compared English-speaking athletes to Spanish-</w:t>
      </w:r>
      <w:r w:rsidR="002A5452">
        <w:t xml:space="preserve">English (native Spanish speakers with English as a second language) bilingual </w:t>
      </w:r>
      <w:r w:rsidR="001D594E">
        <w:t>athletes taking the ImPACT in either Spanish or English</w:t>
      </w:r>
      <w:r w:rsidR="006A05A8">
        <w:t>.</w:t>
      </w:r>
      <w:r w:rsidR="001D594E">
        <w:t xml:space="preserve"> </w:t>
      </w:r>
      <w:r w:rsidR="00AC7E32">
        <w:t>B</w:t>
      </w:r>
      <w:r w:rsidR="002A5452">
        <w:t>ilingual</w:t>
      </w:r>
      <w:r w:rsidR="001D594E">
        <w:t xml:space="preserve"> athletes </w:t>
      </w:r>
      <w:r w:rsidR="00911672">
        <w:t xml:space="preserve">completing </w:t>
      </w:r>
      <w:r w:rsidR="001D594E">
        <w:t xml:space="preserve">the ImPACT </w:t>
      </w:r>
      <w:r w:rsidR="002A5452">
        <w:t xml:space="preserve">in Spanish </w:t>
      </w:r>
      <w:r w:rsidR="001D594E">
        <w:t xml:space="preserve">performed </w:t>
      </w:r>
      <w:r w:rsidR="002A5452">
        <w:t xml:space="preserve">more poorly </w:t>
      </w:r>
      <w:r w:rsidR="001D594E">
        <w:t xml:space="preserve">than </w:t>
      </w:r>
      <w:r w:rsidR="002A5452">
        <w:t>both bilingual</w:t>
      </w:r>
      <w:r w:rsidR="001D594E">
        <w:t xml:space="preserve"> and English-speaking</w:t>
      </w:r>
      <w:r w:rsidR="002A5452">
        <w:t xml:space="preserve"> individuals</w:t>
      </w:r>
      <w:r w:rsidR="001D594E">
        <w:t xml:space="preserve"> taking the test in English. Furthermore, </w:t>
      </w:r>
      <w:r w:rsidR="002A5452">
        <w:t>bilingual</w:t>
      </w:r>
      <w:r w:rsidR="001D594E">
        <w:t xml:space="preserve"> athletes </w:t>
      </w:r>
      <w:r w:rsidR="00AC7E32">
        <w:t>taking</w:t>
      </w:r>
      <w:r w:rsidR="00911672">
        <w:t xml:space="preserve"> </w:t>
      </w:r>
      <w:r w:rsidR="001D594E">
        <w:t>the test in English performed more poorly than English-speaking athletes. The authors note that this study highlights the need for caution when administering the ImPACT to Spanish- and English-speaking Hispanics</w:t>
      </w:r>
      <w:r w:rsidR="006A05A8">
        <w:t>.</w:t>
      </w:r>
      <w:r w:rsidR="002A5452">
        <w:fldChar w:fldCharType="begin"/>
      </w:r>
      <w:r w:rsidR="006A05A8">
        <w:instrText xml:space="preserve"> ADDIN ZOTERO_ITEM CSL_CITATION {"citationID":"a27q468rubb","properties":{"formattedCitation":"{\\rtf \\super 55\\nosupersub{}}","plainCitation":"55"},"citationItems":[{"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2A5452">
        <w:fldChar w:fldCharType="separate"/>
      </w:r>
      <w:r w:rsidR="006A05A8" w:rsidRPr="006A05A8">
        <w:rPr>
          <w:rFonts w:cs="Arial"/>
          <w:szCs w:val="24"/>
          <w:vertAlign w:val="superscript"/>
        </w:rPr>
        <w:t>55</w:t>
      </w:r>
      <w:r w:rsidR="002A5452">
        <w:fldChar w:fldCharType="end"/>
      </w:r>
    </w:p>
    <w:p w14:paraId="021B267D" w14:textId="7750B1B5" w:rsidR="00270F8B" w:rsidRPr="00330308" w:rsidRDefault="00270F8B" w:rsidP="005025B5">
      <w:pPr>
        <w:spacing w:line="480" w:lineRule="auto"/>
      </w:pPr>
      <w:r>
        <w:tab/>
      </w:r>
      <w:r w:rsidR="00364A0D">
        <w:t>In short,</w:t>
      </w:r>
      <w:r>
        <w:t xml:space="preserve"> ra</w:t>
      </w:r>
      <w:r w:rsidR="002C1CE2">
        <w:t>cial and</w:t>
      </w:r>
      <w:r>
        <w:t xml:space="preserve"> </w:t>
      </w:r>
      <w:r w:rsidR="00F40B16">
        <w:t xml:space="preserve">ethnic background, </w:t>
      </w:r>
      <w:r>
        <w:t xml:space="preserve">cultural heritage, and </w:t>
      </w:r>
      <w:r w:rsidR="00F40B16">
        <w:t xml:space="preserve">primary </w:t>
      </w:r>
      <w:r>
        <w:t xml:space="preserve">language </w:t>
      </w:r>
      <w:r w:rsidR="00364A0D">
        <w:t>likely influence</w:t>
      </w:r>
      <w:r>
        <w:t xml:space="preserve"> neurocognitive testing outcomes</w:t>
      </w:r>
      <w:r w:rsidR="002A5452">
        <w:t xml:space="preserve"> following concussion</w:t>
      </w:r>
      <w:r w:rsidR="006A05A8">
        <w:t>.</w:t>
      </w:r>
      <w:r w:rsidR="002A5452">
        <w:fldChar w:fldCharType="begin"/>
      </w:r>
      <w:r w:rsidR="006A05A8">
        <w:instrText xml:space="preserve"> ADDIN ZOTERO_ITEM CSL_CITATION {"citationID":"aqran6rf96","properties":{"formattedCitation":"{\\rtf \\super 12\\uc0\\u8211{}20,22,42,55,56\\nosupersub{}}","plainCitation":"12–20,22,42,55,56"},"citationItems":[{"id":315,"uris":["http://zotero.org/users/1562642/items/Z8VP2X9M"],"uri":["http://zotero.org/users/1562642/items/Z8VP2X9M"],"itemData":{"id":315,"type":"article-journal","title":"Cultural values underlying psychometric cognitive testing","container-title":"Neuropsychology review","page":"185–195","volume":"15","issue":"4","source":"Google Scholar","author":[{"family":"Ardila","given":"Alfredo"}],"issued":{"date-parts":[["2005"]]}}},{"id":33,"uris":["http://zotero.org/users/1562642/items/MQKIK7G2"],"uri":["http://zotero.org/users/1562642/items/MQKIK7G2"],"itemData":{"id":33,"type":"article-journal","title":"Directions of research in cross-cultural neuropsychology","container-title":"Journal of clinical and experimental neuropsychology","page":"143–150","volume":"17","issue":"1","source":"Google Scholar","author":[{"family":"Ardila","given":"Alfredo"}],"issued":{"date-parts":[["1995"]]}}},{"id":16,"uris":["http://zotero.org/users/1562642/items/RIM2A7IM"],"uri":["http://zotero.org/users/1562642/items/RIM2A7IM"],"itemData":{"id":16,"type":"article-journal","title":"Ethical issues in cross-cultural neuropsychology","container-title":"Applied Neuropsychology","page":"91-100","volume":"13","issue":"2","source":"Taylor and Francis+NEJM","abstract":"Clinical neuropsychologists who assess patients from diverse cultural and linguistic backgrounds face unique ethical challenges. In this article, we address 4 critical questions relevant to ethics of cross-cultural neuropsychology: (a) Should culture or race be considered in neuropsychological testing? (b) Should race- and ethnicity-specific normative data be used in the clinical neuropsychological evaluation? (c) Who is competent to design and translate tests for ethnic minority groups and non-English speakers and who is competent to administer and interpret them? and (d) Are neuropsychology training programs adequately preparing clinicians to be competent in the assessment of cross-cultural groups? The overall aims of the article are to highlight the complexity of these clinical and ethical issues, to provide comprehensive and balanced information to help guide clinician choices, and to stimulate future research in this area.","DOI":"10.1207/s15324826an1302_4","ISSN":"0908-4282","note":"PMID: 17009882","author":[{"family":"Brickman","given":"Adam M."},{"family":"Cabo","given":"Raquel"},{"family":"Manly","given":"Jennifer J."}],"issued":{"date-parts":[["2006",6,1]]}}},{"id":27,"uris":["http://zotero.org/users/1562642/items/5KN8325G"],"uri":["http://zotero.org/users/1562642/items/5KN8325G"],"itemData":{"id":27,"type":"article-journal","title":"Bias in cross-cultural neuropsychological testing: problems and possible solutions","container-title":"Culture and Brain","page":"1-35","source":"link.springer.com","abstract":"Cultural variables exert a powerful effect on test performance. This effect is now largely recognized in the field of neuropsychology, although rather underestimated. This paper has three parts. First, different sources of cross-cultural bias in neuropsychological testing are identified, using the taxonomy proposed by van de Vijver and Tanzer (Eur Rev Appl Psychol 54: 119–135, 2004), specifically, an examination of construct, method and item biases. Second, strategies proposed in the literature to address these biases are reviewed. Finally, a three-level approach to addressing these problems related to bias is proposed. These approaches are hierarchically organized from bottom-to-top: (1) a behavioral approach in the testing situation, (2) test adaptation and, (3) the development of a new generation of neuropsychological tests. Simultaneous test development across multiple cultures is emphasized. Guidelines for the development of these tests are proposed in order to obtain culturally fair and psychometrically robust tests.","DOI":"10.1007/s40167-017-0050-2","ISSN":"2193-8652, 2193-8660","shortTitle":"Bias in cross-cultural neuropsychological testing","journalAbbreviation":"Cult. Brain","language":"en","author":[{"family":"Fernández","given":"Alberto Luis"},{"family":"Abe","given":"Jennifer"}],"issued":{"date-parts":[["2017",5,12]]}}},{"id":24,"uris":["http://zotero.org/users/1562642/items/2BIB7WJ6"],"uri":["http://zotero.org/users/1562642/items/2BIB7WJ6"],"itemData":{"id":24,"type":"article-journal","title":"Neuropsychological assessment of culturally and educationally dissimilar individuals","container-title":"Handbook of multicultural mental health: Assessment and treatment of diverse populations","page":"225–241","source":"Google Scholar","author":[{"family":"Puente","given":"Antonio E."},{"family":"Perez-Garcia","given":"Miguel"},{"family":"Vilar-Lopez","given":"R."},{"family":"Hidalgo-Ruzzante","given":"N."},{"family":"Fasfous","given":"Ahmed F."}],"issued":{"date-parts":[["2013"]]}}},{"id":25,"uris":["http://zotero.org/users/1562642/items/AK3P39GP"],"uri":["http://zotero.org/users/1562642/items/AK3P39GP"],"itemData":{"id":25,"type":"article-journal","title":"Cross-cultural neuropsychological assessment: A comparison of randomly selected, demographically matched cohorts of English-and Spanish-speaking older adults","container-title":"Journal of Clinical and Experimental Neuropsychology","page":"331-339","volume":"19","issue":"3","source":"Taylor and Francis+NEJM","abstract":"As the US population of elderly Hispanics continues to grow, there is an increasingly greater need for neuropsychological measures that are appropriate for assessing Spanish-speaking elders. The current study compared the performance of randomly selected, community-based samples of English-and Spanish-speaking elders on a brief neuropsychological test battery. Subject groups were matched for age and education. Multivariate analysis indicated significant group differences on the test battery. English and Spanish speakers scored comparably on many language-based tasks, but Spanish speakers scored significantly lower on almost all of the nonverbal measures. Significant group differences were observed on multiple-choice matching and recognition memory for stimuli from the Benton Visual Retention Test, as well as on Identities and Oddities from the Mattis Dementia Rating Scale, category fluency, and Complex Ideational Material from the Boston Diagnostic Aphasia Examination (BDAE). Results suggest that caution is warranted when using nonverbal as well as verbal measures to assess non-English-speaking individuals.","DOI":"10.1080/01688639708403862","ISSN":"1380-3395","note":"PMID: 9268808","shortTitle":"Cross-cultural neuropsychological assessment","author":[{"family":"Jacobs","given":"Diane M."},{"family":"Sano","given":"Mary"},{"family":"Albert","given":"Steven"},{"family":"Schofield","given":"Peter"},{"family":"Dooneief","given":"George"},{"family":"Stern","given":"Yaakov"}],"issued":{"date-parts":[["1997",6,1]]}}},{"id":10,"uris":["http://zotero.org/users/1562642/items/9XHDT3IV"],"uri":["http://zotero.org/users/1562642/items/9XHDT3IV"],"itemData":{"id":10,"type":"article-journal","title":"Demographically corrected norms for the California Verbal Learning Test","container-title":"Journal of Clinical and Experimental Neuropsychology","page":"80-94","volume":"22","issue":"1","source":"Taylor and Francis+NEJM","abstract":"The California Verbal Learning Test (CVLT) is designed to quantify components of verbal learning, retention and retrieval. The present study used multiple regression analyses to correct for demographic characteristics on CVLT performance measures. There were 906 subjects, of whom 549 were Caucasians (61%) and 357 were African Americans (39%). Age, education, ethnicity, and gender were found to be significant predictors of performance on several CVLT indices, including Total Words Recalled, Trial 1, Trial 5, List B, Short Delay Free Recall (SDFR), and Long Delay Free Recall (LDFR). Demographically corrected T-scores were calculated for a base sample of 672 subjects and cross-validated on 234 separate subjects. Tables and regression equations are offered to convert raw scores into T-scores corrected for age, gender, education, and ethnicity. Demographically corrected Recognition Discriminability cutoff scores were calculated for age and education levels. In order to provide some indices of important memory processes, we also computed indices of retrieval, Short-Delay forgetting and Long-Delay forgetting and present normative information for them.","DOI":"10.1076/1380-3395(200002)22:1;1-8;FT080","ISSN":"1380-3395","note":"PMID: 10649547","author":[{"family":"Norman","given":"Marc A."},{"family":"Evans","given":"Jovier D."},{"family":"Miller","given":"Walden S."},{"family":"Heaton","given":"Robert K."}],"issued":{"date-parts":[["2000",2,1]]}}},{"id":12,"uris":["http://zotero.org/users/1562642/items/AACP9QNH"],"uri":["http://zotero.org/users/1562642/items/AACP9QNH"],"itemData":{"id":12,"type":"article-journal","title":"Demographically corrected norms for African Americans and Caucasians on the Hopkins Verbal Learning Test–Revised, Brief Visuospatial Memory Test–Revised, Stroop Color and Word Test, and Wisconsin Card Sorting Test 64-Card Version","container-title":"Journal of Clinical and Experimental Neuropsychology","page":"793-804","volume":"33","issue":"7","source":"Taylor and Francis+NEJM","abstract":"Memory and executive functioning are two important components of clinical neuropsychological (NP) practice and research. Multiple demographic factors are known to affect performance differentially on most NP tests, but adequate normative corrections, inclusive of race/ethnicity, are not available for many widely used instruments. This study compared demographic contributions for widely used tests of verbal and visual learning and memory (Brief Visual Memory Test–Revised, Hopkins Verbal Memory Test–Revised) and executive functioning (Stroop Color and Word Test, Wisconsin Card Sorting Test–64) in groups of healthy Caucasians (n = 143) and African Americans (n = 103). Demographic factors of age, education, gender, and race/ethnicity were found to be significant factors on some indices of all four tests. The magnitude of demographic contributions (especially age) was greater for African Americans than for Caucasians on most measures. New, demographically corrected T-score formulas were calculated for each race/ethnicity. The rates of NP impairment using previously published normative standards significantly overestimated NP impairment in African Americans. Utilizing the new demographic corrections developed and presented herein, NP impairment rates were comparable between the two race/ethnicities and were unrelated to the other demographic characteristics (age, education, gender) in either race/ethnicity group. Findings support the need to consider extended demographic contributions to neuropsychological test performance in clinical and research settings.","DOI":"10.1080/13803395.2011.559157","ISSN":"1380-3395","note":"PMID: 21547817","author":[{"family":"Norman","given":"Marc A."},{"family":"Moore","given":"David J."},{"family":"Taylor","given":"Michael"},{"family":"Jr","given":"Donald Franklin"},{"family":"Cysique","given":"Lucette"},{"family":"Ake","given":"Chris"},{"family":"Lazarretto","given":"Deborah"},{"family":"Vaida","given":"Florin"},{"family":"Heaton","given":"Robert K."},{"family":"Group","given":"the HNRC"}],"issued":{"date-parts":[["2011",8,1]]}}},{"id":32,"uris":["http://zotero.org/users/1562642/items/B5UBJEG6"],"uri":["http://zotero.org/users/1562642/items/B5UBJEG6"],"itemData":{"id":32,"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id":15,"uris":["http://zotero.org/users/1562642/items/3EI2HC36"],"uri":["http://zotero.org/users/1562642/items/3EI2HC36"],"itemData":{"id":15,"type":"article-journal","title":"Neuropsychological training and practices with Hispanics: A national survey","container-title":"The Clinical Neuropsychologist","page":"229-243","volume":"11","issue":"3","source":"Taylor and Francis+NEJM","abstract":"A comprehensive survey was conducted among neuropsychologists in the United States to examine the past training and current practices of respondents with Hispanic populations. The results indicated that clinical neuropsychologists in the US provide both assessment and treatment services to Hispanics, yet report inadequate preparation to work with this population. Generally, these neuropsychologists did not consider themselves competent to work with Hispanics and requested additional training in the provision of services to Hispanics. In addition, (1) the respondents believe that clinical neuropsychology has paid little attention to cultural factors; and (2) respondents reported that they had virtually no exposure to Hispanic clinical supervisors. The best predictors of self-rated competence for work with Hispanics were related to clinical training. The findings are discussed in light of future recommendations for training and research.","DOI":"10.1080/13854049708400451","ISSN":"1385-4046","shortTitle":"Neuropsychological training and practices with hispanics","author":[{"family":"Echemendia","given":"Ruben J."},{"family":"Harris","given":"Josette G."},{"family":"Congett","given":"Sylvia M."},{"family":"Diaz","given":"M. Leonor"},{"family":"Puente","given":"Antonio E."}],"issued":{"date-parts":[["1997",8,1]]}}},{"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374,"uris":["http://zotero.org/users/1562642/items/PIUDATJM"],"uri":["http://zotero.org/users/1562642/items/PIUDATJM"],"itemData":{"id":4374,"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4183,"uris":["http://zotero.org/users/1562642/items/UWBB5IC5"],"uri":["http://zotero.org/users/1562642/items/UWBB5IC5"],"itemData":{"id":4183,"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2A5452">
        <w:fldChar w:fldCharType="separate"/>
      </w:r>
      <w:r w:rsidR="006A05A8" w:rsidRPr="006A05A8">
        <w:rPr>
          <w:rFonts w:cs="Arial"/>
          <w:szCs w:val="24"/>
          <w:vertAlign w:val="superscript"/>
        </w:rPr>
        <w:t>12–20,22,42,55,56</w:t>
      </w:r>
      <w:r w:rsidR="002A5452">
        <w:fldChar w:fldCharType="end"/>
      </w:r>
      <w:r w:rsidR="00364A0D">
        <w:t xml:space="preserve"> </w:t>
      </w:r>
      <w:r w:rsidR="00397E3F">
        <w:t>The purpose of this review is therefore to</w:t>
      </w:r>
      <w:r w:rsidR="00364A0D">
        <w:t xml:space="preserve"> </w:t>
      </w:r>
      <w:r>
        <w:t xml:space="preserve">determine </w:t>
      </w:r>
      <w:r w:rsidR="00364A0D">
        <w:t xml:space="preserve">whether </w:t>
      </w:r>
      <w:r>
        <w:t>these important demographic features</w:t>
      </w:r>
      <w:r w:rsidR="00376BAE">
        <w:t xml:space="preserve"> (e.g. race, culture/ethnicity, and language)</w:t>
      </w:r>
      <w:r w:rsidR="00364A0D">
        <w:t xml:space="preserve"> are being reported</w:t>
      </w:r>
      <w:r w:rsidR="00397E3F">
        <w:t xml:space="preserve"> in conjunction </w:t>
      </w:r>
      <w:r w:rsidR="00397E3F">
        <w:lastRenderedPageBreak/>
        <w:t>with concussion-related neurocognitive testing</w:t>
      </w:r>
      <w:r w:rsidR="00364A0D">
        <w:t>,</w:t>
      </w:r>
      <w:r>
        <w:t xml:space="preserve"> and then identify to what extent </w:t>
      </w:r>
      <w:r w:rsidR="00376BAE">
        <w:t>they</w:t>
      </w:r>
      <w:r w:rsidR="00742F3D">
        <w:t xml:space="preserve"> are factored into the analysis and interpretation of concussion-related neurocognitive outcomes. </w:t>
      </w:r>
    </w:p>
    <w:p w14:paraId="5A8C85C1" w14:textId="77777777" w:rsidR="006B5F1D" w:rsidRDefault="006B5F1D">
      <w:pPr>
        <w:rPr>
          <w:b/>
        </w:rPr>
      </w:pPr>
      <w:r>
        <w:rPr>
          <w:b/>
        </w:rPr>
        <w:br w:type="page"/>
      </w:r>
    </w:p>
    <w:p w14:paraId="6BDF19A1" w14:textId="2897971A" w:rsidR="0062563D" w:rsidRDefault="0062563D" w:rsidP="00820946">
      <w:pPr>
        <w:spacing w:line="480" w:lineRule="auto"/>
        <w:jc w:val="center"/>
        <w:rPr>
          <w:b/>
        </w:rPr>
      </w:pPr>
      <w:r>
        <w:rPr>
          <w:b/>
        </w:rPr>
        <w:lastRenderedPageBreak/>
        <w:t>Methods</w:t>
      </w:r>
    </w:p>
    <w:p w14:paraId="0F85500A" w14:textId="15F43169" w:rsidR="003109BB" w:rsidRPr="002D2328" w:rsidRDefault="003109BB" w:rsidP="005025B5">
      <w:pPr>
        <w:spacing w:line="480" w:lineRule="auto"/>
        <w:rPr>
          <w:b/>
        </w:rPr>
      </w:pPr>
      <w:r w:rsidRPr="002D2328">
        <w:rPr>
          <w:b/>
        </w:rPr>
        <w:t>Search strategy</w:t>
      </w:r>
    </w:p>
    <w:p w14:paraId="085C4117" w14:textId="0EDB3EFB" w:rsidR="003109BB" w:rsidRDefault="003109BB" w:rsidP="005025B5">
      <w:pPr>
        <w:spacing w:line="480" w:lineRule="auto"/>
      </w:pPr>
      <w:r>
        <w:rPr>
          <w:i/>
        </w:rPr>
        <w:tab/>
      </w:r>
      <w:r w:rsidR="00945202">
        <w:t xml:space="preserve">A multiple database search was conducted on the following databases: Academic Search Premier, PsycInfo, CINAHL, MEDLINE, SportDiscus, </w:t>
      </w:r>
      <w:r w:rsidR="00C1033C">
        <w:t xml:space="preserve">and </w:t>
      </w:r>
      <w:r w:rsidR="00945202">
        <w:t>Psychology and Behavioral Science Collection (all available through EBSCOHost at Utah State</w:t>
      </w:r>
      <w:r w:rsidR="00376BAE">
        <w:t xml:space="preserve"> University</w:t>
      </w:r>
      <w:r w:rsidR="00945202">
        <w:t>)</w:t>
      </w:r>
      <w:r w:rsidR="00491F41">
        <w:t xml:space="preserve"> in March, 2016.</w:t>
      </w:r>
      <w:r w:rsidR="00945202">
        <w:t xml:space="preserve"> Search terms for all databases included terms related to concussion (“concuss*” OR “mTBI” OR “mild traumatic brain injury” OR “closed head injury”) and terms related to neurocognitive testing (“*cognitive” OR “*cognitive test”). </w:t>
      </w:r>
      <w:r w:rsidR="00B14AFC">
        <w:t>Only articles published in English were considered.</w:t>
      </w:r>
      <w:r w:rsidR="00491F41">
        <w:t xml:space="preserve"> No restrictions on year of publication were imposed. </w:t>
      </w:r>
    </w:p>
    <w:p w14:paraId="41F91250" w14:textId="5BFA6D31" w:rsidR="009D6CC1" w:rsidRDefault="00945202" w:rsidP="009D6CC1">
      <w:pPr>
        <w:spacing w:line="480" w:lineRule="auto"/>
      </w:pPr>
      <w:r>
        <w:tab/>
      </w:r>
      <w:r w:rsidR="009D6CC1">
        <w:t xml:space="preserve">These search procedures yielded </w:t>
      </w:r>
      <w:r w:rsidR="00C12EC9">
        <w:t xml:space="preserve">4961 citations, of which </w:t>
      </w:r>
      <w:r w:rsidR="00041D20">
        <w:t>2541</w:t>
      </w:r>
      <w:r w:rsidR="00F3409E">
        <w:t xml:space="preserve"> were</w:t>
      </w:r>
      <w:r w:rsidR="009D6CC1">
        <w:t xml:space="preserve"> unique citations. Titles and abstracts were screened for inclusion </w:t>
      </w:r>
      <w:r w:rsidR="00506B10">
        <w:t xml:space="preserve">based </w:t>
      </w:r>
      <w:r w:rsidR="00F3409E">
        <w:t>on the following guidelines: Articles reported on:</w:t>
      </w:r>
      <w:r w:rsidR="009D6CC1">
        <w:t xml:space="preserve"> </w:t>
      </w:r>
    </w:p>
    <w:p w14:paraId="694CD10A" w14:textId="5508FD65" w:rsidR="009D6CC1" w:rsidRDefault="00F3409E" w:rsidP="004E6246">
      <w:pPr>
        <w:pStyle w:val="ListParagraph"/>
        <w:numPr>
          <w:ilvl w:val="0"/>
          <w:numId w:val="2"/>
        </w:numPr>
        <w:spacing w:line="480" w:lineRule="auto"/>
      </w:pPr>
      <w:r>
        <w:t>O</w:t>
      </w:r>
      <w:r w:rsidR="009D6CC1">
        <w:t>riginal (no systematic reviews, meta-analyses, book chapters, or consensus statements), peer-review</w:t>
      </w:r>
      <w:r w:rsidR="00C12EC9">
        <w:t>ed (no dissertations or theses) manuscripts.</w:t>
      </w:r>
      <w:r w:rsidR="00041D20">
        <w:t xml:space="preserve"> Articles published ahead of print were included.</w:t>
      </w:r>
    </w:p>
    <w:p w14:paraId="7AF92429" w14:textId="3D6F4A69" w:rsidR="009D6CC1" w:rsidRDefault="00F3409E" w:rsidP="00E70DEE">
      <w:pPr>
        <w:pStyle w:val="ListParagraph"/>
        <w:numPr>
          <w:ilvl w:val="0"/>
          <w:numId w:val="2"/>
        </w:numPr>
        <w:spacing w:line="480" w:lineRule="auto"/>
      </w:pPr>
      <w:r>
        <w:t>S</w:t>
      </w:r>
      <w:r w:rsidR="009D6CC1">
        <w:t xml:space="preserve">pecific neurocognitive or neuropsychological tests. Articles were </w:t>
      </w:r>
      <w:r w:rsidR="00C0001E">
        <w:t>included</w:t>
      </w:r>
      <w:r w:rsidR="009D6CC1">
        <w:t xml:space="preserve"> </w:t>
      </w:r>
      <w:r w:rsidR="00C12EC9">
        <w:t xml:space="preserve">if </w:t>
      </w:r>
      <w:r w:rsidR="00397E3F">
        <w:t xml:space="preserve">specific test outcomes were reported, if </w:t>
      </w:r>
      <w:r w:rsidR="00C12EC9">
        <w:t>test scores were used to stratify individuals into groups (e.g., post-concussion syndrome (PCS) or no PCS)</w:t>
      </w:r>
      <w:r w:rsidR="00397E3F">
        <w:t>,</w:t>
      </w:r>
      <w:r w:rsidR="00C12EC9">
        <w:t xml:space="preserve"> or if test scores were entered into a model and reported as coefficients rather than specific values.</w:t>
      </w:r>
    </w:p>
    <w:p w14:paraId="073E9EF3" w14:textId="29DBD764" w:rsidR="00C355F1" w:rsidRDefault="004E6246" w:rsidP="00E70DEE">
      <w:pPr>
        <w:pStyle w:val="ListParagraph"/>
        <w:numPr>
          <w:ilvl w:val="0"/>
          <w:numId w:val="2"/>
        </w:numPr>
        <w:spacing w:line="480" w:lineRule="auto"/>
      </w:pPr>
      <w:r>
        <w:lastRenderedPageBreak/>
        <w:t>Human p</w:t>
      </w:r>
      <w:r w:rsidR="009D6CC1">
        <w:t xml:space="preserve">articipants in a concussion context. Concussion context included studies reporting </w:t>
      </w:r>
      <w:r>
        <w:t xml:space="preserve">on </w:t>
      </w:r>
      <w:r w:rsidR="009D6CC1">
        <w:t>acutely concussed individuals</w:t>
      </w:r>
      <w:r>
        <w:t>,</w:t>
      </w:r>
      <w:r w:rsidR="009D6CC1">
        <w:t xml:space="preserve"> the long-term effects of previous concussions, </w:t>
      </w:r>
      <w:r w:rsidR="00F3409E">
        <w:t>t</w:t>
      </w:r>
      <w:r w:rsidR="009D6CC1">
        <w:t>est-retest reliability for concussion-specific cognitive tests (e.g., one-year test-retest reliability, repeat baseline assessment)</w:t>
      </w:r>
      <w:r w:rsidR="00C355F1">
        <w:t xml:space="preserve"> within non-concussed populations</w:t>
      </w:r>
      <w:r w:rsidR="009D6CC1">
        <w:t xml:space="preserve">, </w:t>
      </w:r>
      <w:r>
        <w:t>or</w:t>
      </w:r>
      <w:r w:rsidR="009D6CC1">
        <w:t xml:space="preserve"> subconcussive effects (e.g., repetitive head impacts from boxing or soccer without formal concussion diagnosis).</w:t>
      </w:r>
      <w:r w:rsidR="00C12EC9">
        <w:t xml:space="preserve"> This wide range of contexts </w:t>
      </w:r>
      <w:r>
        <w:t>encompasses the</w:t>
      </w:r>
      <w:r w:rsidR="00C12EC9">
        <w:t xml:space="preserve"> range of </w:t>
      </w:r>
      <w:r>
        <w:t xml:space="preserve">typical concussion-related </w:t>
      </w:r>
      <w:r w:rsidR="00C12EC9">
        <w:t>cognitive testing applications.</w:t>
      </w:r>
    </w:p>
    <w:p w14:paraId="2E285626" w14:textId="51393DE2" w:rsidR="00C355F1" w:rsidRDefault="00C355F1" w:rsidP="00E70DEE">
      <w:pPr>
        <w:pStyle w:val="ListParagraph"/>
        <w:numPr>
          <w:ilvl w:val="0"/>
          <w:numId w:val="2"/>
        </w:numPr>
        <w:spacing w:line="480" w:lineRule="auto"/>
      </w:pPr>
      <w:r>
        <w:t>Articles were excluded if individuals were only diagnosed with moderate, severe, or moderate-to-severe traumatic brain injuries.</w:t>
      </w:r>
    </w:p>
    <w:p w14:paraId="4DD2752A" w14:textId="28CFC890" w:rsidR="009D6CC1" w:rsidRDefault="00C12EC9" w:rsidP="00E70DEE">
      <w:pPr>
        <w:spacing w:line="480" w:lineRule="auto"/>
        <w:ind w:firstLine="810"/>
      </w:pPr>
      <w:r>
        <w:t xml:space="preserve">After applying inclusion criteria, </w:t>
      </w:r>
      <w:r w:rsidR="00041D20">
        <w:t>1254</w:t>
      </w:r>
      <w:r>
        <w:t xml:space="preserve"> articles remaine</w:t>
      </w:r>
      <w:r w:rsidR="004E6246">
        <w:t>d of which 1253 full texts were available</w:t>
      </w:r>
      <w:r w:rsidR="009D6CC1">
        <w:t xml:space="preserve">. </w:t>
      </w:r>
      <w:r w:rsidR="00A430C2">
        <w:t>The same inclusion criteria were applied to the available full texts</w:t>
      </w:r>
      <w:r w:rsidR="009D6CC1">
        <w:t>.</w:t>
      </w:r>
      <w:r w:rsidR="00C355F1">
        <w:t xml:space="preserve"> Additionally, articles were excluded if, in the presence of traumatic brain injury, there</w:t>
      </w:r>
      <w:r w:rsidR="00DF234C">
        <w:t xml:space="preserve"> was not a clearly defined m</w:t>
      </w:r>
      <w:r w:rsidR="00C355F1">
        <w:t>TBI</w:t>
      </w:r>
      <w:r w:rsidR="00F3409E">
        <w:t>-</w:t>
      </w:r>
      <w:r w:rsidR="00C355F1">
        <w:t xml:space="preserve"> or concussion</w:t>
      </w:r>
      <w:r w:rsidR="00F3409E">
        <w:t>-context</w:t>
      </w:r>
      <w:r w:rsidR="00C355F1">
        <w:t xml:space="preserve"> group (e.g., articles were excluded when the sample included</w:t>
      </w:r>
      <w:r w:rsidR="00F3409E">
        <w:t xml:space="preserve"> brain-injured</w:t>
      </w:r>
      <w:r w:rsidR="00C355F1">
        <w:t xml:space="preserve"> individuals w</w:t>
      </w:r>
      <w:r w:rsidR="00F3409E">
        <w:t xml:space="preserve">ith varying degrees of severity </w:t>
      </w:r>
      <w:r w:rsidR="00C355F1">
        <w:t>not separated into distinct groups).</w:t>
      </w:r>
      <w:r w:rsidR="009D6CC1">
        <w:t xml:space="preserve"> </w:t>
      </w:r>
      <w:r w:rsidR="00041D20">
        <w:t>768</w:t>
      </w:r>
      <w:r w:rsidR="00C355F1">
        <w:t xml:space="preserve"> articles met the </w:t>
      </w:r>
      <w:r w:rsidR="006A05A8">
        <w:t xml:space="preserve">inclusion </w:t>
      </w:r>
      <w:r w:rsidR="004E6246">
        <w:t xml:space="preserve">guidelines </w:t>
      </w:r>
      <w:r w:rsidR="00F3409E">
        <w:t>(Figure 1).</w:t>
      </w:r>
    </w:p>
    <w:p w14:paraId="54365970" w14:textId="71416D30" w:rsidR="00285A77" w:rsidRDefault="004F471D" w:rsidP="00AC7E32">
      <w:pPr>
        <w:spacing w:line="480" w:lineRule="auto"/>
      </w:pPr>
      <w:r>
        <w:tab/>
      </w:r>
      <w:r w:rsidR="006140B4">
        <w:t>Data were extracted for e</w:t>
      </w:r>
      <w:r>
        <w:t xml:space="preserve">ach included article </w:t>
      </w:r>
      <w:r w:rsidR="00491F41">
        <w:t>by two independent coders</w:t>
      </w:r>
      <w:r w:rsidR="006140B4">
        <w:t xml:space="preserve"> and </w:t>
      </w:r>
      <w:r w:rsidR="009331B6">
        <w:t xml:space="preserve">included </w:t>
      </w:r>
      <w:r w:rsidR="0057552F">
        <w:t>1)</w:t>
      </w:r>
      <w:r w:rsidR="009331B6">
        <w:t xml:space="preserve"> tests used, 2) whether or not the authors reported racial, ethnic, </w:t>
      </w:r>
      <w:r w:rsidR="00417608">
        <w:t xml:space="preserve">country of origin, </w:t>
      </w:r>
      <w:r w:rsidR="009331B6">
        <w:t xml:space="preserve">or </w:t>
      </w:r>
      <w:r w:rsidR="00506B10">
        <w:t xml:space="preserve">3) </w:t>
      </w:r>
      <w:r w:rsidR="009331B6">
        <w:t>primary language distribution</w:t>
      </w:r>
      <w:r w:rsidR="00417608">
        <w:t xml:space="preserve"> for the participants</w:t>
      </w:r>
      <w:r w:rsidR="00C355F1">
        <w:t xml:space="preserve">, </w:t>
      </w:r>
      <w:r w:rsidR="009331B6">
        <w:t xml:space="preserve">and 4) whether or not racial, </w:t>
      </w:r>
      <w:r w:rsidR="00840DAF">
        <w:t>cultural/ethnic</w:t>
      </w:r>
      <w:r w:rsidR="009331B6">
        <w:t>,</w:t>
      </w:r>
      <w:r w:rsidR="00417608">
        <w:t xml:space="preserve"> country of origin,</w:t>
      </w:r>
      <w:r w:rsidR="009331B6">
        <w:t xml:space="preserve"> or linguistic characteristics were considered in the analyses</w:t>
      </w:r>
      <w:r w:rsidR="005C63A6">
        <w:t>, and 5) the reported number of individuals identifying with various racial, ethnic, or linguistic groups</w:t>
      </w:r>
      <w:r w:rsidR="00431547">
        <w:t xml:space="preserve">. </w:t>
      </w:r>
      <w:r w:rsidR="00716E4D">
        <w:t xml:space="preserve">Race and </w:t>
      </w:r>
      <w:r w:rsidR="00840DAF">
        <w:t>culture/ethnicity</w:t>
      </w:r>
      <w:r w:rsidR="00716E4D">
        <w:t xml:space="preserve"> were defined as any </w:t>
      </w:r>
      <w:r w:rsidR="00CD4ED5">
        <w:t xml:space="preserve">explicit </w:t>
      </w:r>
      <w:r w:rsidR="00716E4D">
        <w:lastRenderedPageBreak/>
        <w:t xml:space="preserve">indication of </w:t>
      </w:r>
      <w:r w:rsidR="00CD4ED5">
        <w:t xml:space="preserve">racial or </w:t>
      </w:r>
      <w:r w:rsidR="00840DAF">
        <w:t>cultural/ethnic</w:t>
      </w:r>
      <w:r w:rsidR="00CD4ED5">
        <w:t xml:space="preserve"> backgroun</w:t>
      </w:r>
      <w:r w:rsidR="00431547">
        <w:t xml:space="preserve">d. </w:t>
      </w:r>
      <w:r w:rsidR="00CD4ED5">
        <w:t>Primary language was defined as any explicit indication of the language</w:t>
      </w:r>
      <w:r w:rsidR="0057552F">
        <w:t xml:space="preserve">s spoken by </w:t>
      </w:r>
      <w:r w:rsidR="00CD4ED5">
        <w:t xml:space="preserve">the participants. </w:t>
      </w:r>
      <w:r w:rsidR="006140B4">
        <w:t>C</w:t>
      </w:r>
      <w:r w:rsidR="006140B4">
        <w:t xml:space="preserve">ountry of recruitment was not taken as an implicit identification </w:t>
      </w:r>
      <w:r w:rsidR="006140B4">
        <w:t xml:space="preserve">of race, culture/ethnicity, country of origin, nor language </w:t>
      </w:r>
      <w:r w:rsidR="006140B4">
        <w:t>(e.g., participants recruited in South Korea were not assumed to be</w:t>
      </w:r>
      <w:r w:rsidR="006140B4">
        <w:t xml:space="preserve"> or to speak</w:t>
      </w:r>
      <w:r w:rsidR="006140B4">
        <w:t xml:space="preserve"> South Korean).</w:t>
      </w:r>
      <w:r w:rsidR="00494590">
        <w:t xml:space="preserve"> </w:t>
      </w:r>
      <w:r w:rsidR="00A87E63">
        <w:t xml:space="preserve">Due to the varied ways </w:t>
      </w:r>
      <w:r w:rsidR="000B3448">
        <w:t>that</w:t>
      </w:r>
      <w:r w:rsidR="00A87E63">
        <w:t xml:space="preserve"> authors reported race and cultural</w:t>
      </w:r>
      <w:r w:rsidR="00840DAF">
        <w:t>/ethnic</w:t>
      </w:r>
      <w:r w:rsidR="00A87E63">
        <w:t xml:space="preserve"> distributions, these two categories are combined into a single category. </w:t>
      </w:r>
      <w:r w:rsidR="00F40B16">
        <w:t xml:space="preserve"> For example, </w:t>
      </w:r>
      <w:r w:rsidR="006140B4">
        <w:t xml:space="preserve">African-American was reported as “race” in </w:t>
      </w:r>
      <w:r w:rsidR="00D67BF7">
        <w:t>Macciochi et al</w:t>
      </w:r>
      <w:r w:rsidR="006140B4">
        <w:fldChar w:fldCharType="begin"/>
      </w:r>
      <w:r w:rsidR="006140B4">
        <w:instrText xml:space="preserve"> ADDIN ZOTERO_ITEM CSL_CITATION {"citationID":"a1t7pbqgf2q","properties":{"formattedCitation":"{\\rtf \\super 57\\nosupersub{}}","plainCitation":"57"},"citationItems":[{"id":4728,"uris":["http://zotero.org/users/1562642/items/JNGVDAUN"],"uri":["http://zotero.org/users/1562642/items/JNGVDAUN"],"itemData":{"id":4728,"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schema":"https://github.com/citation-style-language/schema/raw/master/csl-citation.json"} </w:instrText>
      </w:r>
      <w:r w:rsidR="006140B4">
        <w:fldChar w:fldCharType="separate"/>
      </w:r>
      <w:r w:rsidR="006140B4" w:rsidRPr="006A05A8">
        <w:rPr>
          <w:rFonts w:cs="Arial"/>
          <w:szCs w:val="24"/>
          <w:vertAlign w:val="superscript"/>
        </w:rPr>
        <w:t>57</w:t>
      </w:r>
      <w:r w:rsidR="006140B4">
        <w:fldChar w:fldCharType="end"/>
      </w:r>
      <w:r w:rsidR="00D67BF7">
        <w:t xml:space="preserve"> </w:t>
      </w:r>
      <w:r w:rsidR="006140B4">
        <w:t xml:space="preserve">and “ethnicity” in </w:t>
      </w:r>
      <w:r w:rsidR="00D67BF7">
        <w:t>Cole et al</w:t>
      </w:r>
      <w:r w:rsidR="006140B4">
        <w:t>.</w:t>
      </w:r>
      <w:r w:rsidR="006140B4">
        <w:fldChar w:fldCharType="begin"/>
      </w:r>
      <w:r w:rsidR="006140B4">
        <w:instrText xml:space="preserve"> ADDIN ZOTERO_ITEM CSL_CITATION {"citationID":"a270e9fqpvi","properties":{"formattedCitation":"{\\rtf \\super 58\\nosupersub{}}","plainCitation":"58"},"citationItems":[{"id":4301,"uris":["http://zotero.org/users/1562642/items/FD4U3B99"],"uri":["http://zotero.org/users/1562642/items/FD4U3B99"],"itemData":{"id":4301,"type":"article-journal","title":"Test–retest reliability of four computerized neurocognitive assessment tools in an active duty military population","container-title":"Archives of Clinical Neuropsychology","page":"732-742","volume":"28","issue":"7","source":"EBSCOhost","archive_location":"2013-38013-011","abstract":"Computerized neurocognitive assessment tools(NCATs) are increasingly used for baseline and post-concussion assessments.To date, NCATs have not demonstrated strong test–retest reliabilities. Most studies have used non-military populations and different methodologies, complicating the determination of the utility of NCATs in military populations. The test–retest reliability of four NCATs (Automated Neuropsychological Assessment Metrics 4 [ANAM4], CNS-Vital Signs, CogState, and Immediate Post-Concussion Assessment and Cognitive Test [ImPACT]) was investigated in a healthy active duty military sample. Four hundred and nineteen Service Members were randomly assigned to take one NCAT and 215 returned after approximately 30 days for retest. Participants deemed to have inadequate effort during one or both testing sessions, according to the NCATs scoring algorithms, were removed from analyses. Each NCAT had at least one reliability score (intraclass correlation) in the “adequate” range (.70–.79), only ImPACT had one score considered “high” (.80–.89), and no scores met “very high” criteria (.90–.99). However, overall test–retest reliabilities in four NCATs in a military sample are consistent with reliabilities reported in the literature and are lower than desired for clinical decision-making. (PsycINFO Database Record (c) 2014 APA, all rights reserved). (journal abstract)","ISSN":"0887-6177","journalAbbreviation":"Archives of Clinical Neuropsychology","author":[{"family":"Cole","given":"Wesley R."},{"family":"Arrieux","given":"Jacques P."},{"family":"Schwab","given":"Karen"},{"family":"Ivins","given":"Brian J."},{"family":"Qashu","given":"Felicia M."},{"family":"Lewis","given":"Steven C."}],"issued":{"date-parts":[["2013",11]]}}}],"schema":"https://github.com/citation-style-language/schema/raw/master/csl-citation.json"} </w:instrText>
      </w:r>
      <w:r w:rsidR="006140B4">
        <w:fldChar w:fldCharType="separate"/>
      </w:r>
      <w:r w:rsidR="006140B4" w:rsidRPr="006A05A8">
        <w:rPr>
          <w:rFonts w:cs="Arial"/>
          <w:szCs w:val="24"/>
          <w:vertAlign w:val="superscript"/>
        </w:rPr>
        <w:t>58</w:t>
      </w:r>
      <w:r w:rsidR="006140B4">
        <w:fldChar w:fldCharType="end"/>
      </w:r>
      <w:r w:rsidR="00F40B16">
        <w:t xml:space="preserve"> </w:t>
      </w:r>
    </w:p>
    <w:p w14:paraId="177CE6A5" w14:textId="77777777" w:rsidR="006B5F1D" w:rsidRDefault="006B5F1D">
      <w:pPr>
        <w:rPr>
          <w:b/>
        </w:rPr>
      </w:pPr>
      <w:r>
        <w:rPr>
          <w:b/>
        </w:rPr>
        <w:br w:type="page"/>
      </w:r>
    </w:p>
    <w:p w14:paraId="77032DB5" w14:textId="75AA0B35" w:rsidR="00152D40" w:rsidRPr="002D2328" w:rsidRDefault="00285A77" w:rsidP="00820946">
      <w:pPr>
        <w:spacing w:line="480" w:lineRule="auto"/>
        <w:jc w:val="center"/>
        <w:rPr>
          <w:b/>
        </w:rPr>
      </w:pPr>
      <w:r w:rsidRPr="002D2328">
        <w:rPr>
          <w:b/>
        </w:rPr>
        <w:lastRenderedPageBreak/>
        <w:t>Results</w:t>
      </w:r>
    </w:p>
    <w:p w14:paraId="29C852E9" w14:textId="06934BDD" w:rsidR="007A4493" w:rsidRPr="007A4493" w:rsidRDefault="00A1779C" w:rsidP="00820946">
      <w:pPr>
        <w:spacing w:line="480" w:lineRule="auto"/>
      </w:pPr>
      <w:r w:rsidRPr="00820946">
        <w:rPr>
          <w:b/>
        </w:rPr>
        <w:t>Article characteristics</w:t>
      </w:r>
      <w:r w:rsidR="007A4493">
        <w:rPr>
          <w:i/>
        </w:rPr>
        <w:tab/>
      </w:r>
    </w:p>
    <w:p w14:paraId="309C9B7E" w14:textId="004FC27C" w:rsidR="00A1779C" w:rsidRDefault="009707AF" w:rsidP="005025B5">
      <w:pPr>
        <w:spacing w:line="480" w:lineRule="auto"/>
      </w:pPr>
      <w:r>
        <w:tab/>
      </w:r>
      <w:r w:rsidR="00F52D42">
        <w:t>768</w:t>
      </w:r>
      <w:r w:rsidR="00431547">
        <w:t xml:space="preserve"> </w:t>
      </w:r>
      <w:r w:rsidR="007E4C85">
        <w:t>articles</w:t>
      </w:r>
      <w:r>
        <w:t xml:space="preserve"> </w:t>
      </w:r>
      <w:r w:rsidR="009930DA">
        <w:t xml:space="preserve">published between </w:t>
      </w:r>
      <w:r w:rsidR="005C63A6">
        <w:t xml:space="preserve">January </w:t>
      </w:r>
      <w:r w:rsidR="00431547">
        <w:t>197</w:t>
      </w:r>
      <w:r w:rsidR="00626830">
        <w:t>6</w:t>
      </w:r>
      <w:r w:rsidR="00431547">
        <w:t xml:space="preserve"> </w:t>
      </w:r>
      <w:r w:rsidR="009930DA">
        <w:t xml:space="preserve">and </w:t>
      </w:r>
      <w:r w:rsidR="006140B4">
        <w:t>March</w:t>
      </w:r>
      <w:r w:rsidR="00491F41">
        <w:t xml:space="preserve"> </w:t>
      </w:r>
      <w:r w:rsidR="00431547">
        <w:t xml:space="preserve">2016 </w:t>
      </w:r>
      <w:r>
        <w:t xml:space="preserve">were identified </w:t>
      </w:r>
      <w:r w:rsidR="006140B4">
        <w:t>met the inclusion criteria</w:t>
      </w:r>
      <w:r>
        <w:t xml:space="preserve">. </w:t>
      </w:r>
      <w:r w:rsidR="00F3409E">
        <w:t>T</w:t>
      </w:r>
      <w:r w:rsidR="00A1779C">
        <w:t xml:space="preserve">he majority (n = </w:t>
      </w:r>
      <w:r w:rsidR="00F52D42">
        <w:t>489</w:t>
      </w:r>
      <w:r w:rsidR="00A1779C">
        <w:t xml:space="preserve">, </w:t>
      </w:r>
      <w:r w:rsidR="00E77BE6">
        <w:t>63.</w:t>
      </w:r>
      <w:r w:rsidR="00F52D42">
        <w:t>67</w:t>
      </w:r>
      <w:r w:rsidR="00A1779C">
        <w:t xml:space="preserve">%) were published by researchers or groups </w:t>
      </w:r>
      <w:r w:rsidR="00626830">
        <w:t xml:space="preserve">recruiting participants in the </w:t>
      </w:r>
      <w:r w:rsidR="00A1779C">
        <w:t>United States</w:t>
      </w:r>
      <w:r w:rsidR="00F3409E">
        <w:t xml:space="preserve"> (Figure 2)</w:t>
      </w:r>
      <w:r w:rsidR="00A1779C">
        <w:t xml:space="preserve">. </w:t>
      </w:r>
    </w:p>
    <w:p w14:paraId="582C0CEC" w14:textId="705A6769" w:rsidR="00A1779C" w:rsidRPr="00820946" w:rsidRDefault="00A1779C" w:rsidP="00820946">
      <w:pPr>
        <w:spacing w:line="480" w:lineRule="auto"/>
        <w:rPr>
          <w:b/>
        </w:rPr>
      </w:pPr>
      <w:r w:rsidRPr="00820946">
        <w:rPr>
          <w:b/>
        </w:rPr>
        <w:t>Reporting demographics</w:t>
      </w:r>
    </w:p>
    <w:p w14:paraId="35752787" w14:textId="43569889" w:rsidR="006D34E3" w:rsidRDefault="00883118" w:rsidP="00F3409E">
      <w:pPr>
        <w:spacing w:line="480" w:lineRule="auto"/>
        <w:ind w:firstLine="720"/>
      </w:pPr>
      <w:r>
        <w:t xml:space="preserve">Demographic variables of interest were reported in </w:t>
      </w:r>
      <w:r w:rsidR="00E77BE6">
        <w:t>36.</w:t>
      </w:r>
      <w:r w:rsidR="00F52D42">
        <w:t>0</w:t>
      </w:r>
      <w:r w:rsidR="007540A6">
        <w:t>7</w:t>
      </w:r>
      <w:r w:rsidR="009707AF">
        <w:t>% (</w:t>
      </w:r>
      <w:r w:rsidR="00A1779C">
        <w:t xml:space="preserve">n = </w:t>
      </w:r>
      <w:r w:rsidR="00F52D42">
        <w:t>277</w:t>
      </w:r>
      <w:r w:rsidR="00431547">
        <w:t xml:space="preserve"> </w:t>
      </w:r>
      <w:r w:rsidR="009707AF">
        <w:t xml:space="preserve">articles) </w:t>
      </w:r>
      <w:r>
        <w:t xml:space="preserve">of the included articles. </w:t>
      </w:r>
      <w:r w:rsidR="005C63A6">
        <w:t xml:space="preserve">Race, culture, ethnicity, or country of origin were reported in </w:t>
      </w:r>
      <w:r w:rsidR="007540A6">
        <w:t>20.01</w:t>
      </w:r>
      <w:r w:rsidR="00A1779C">
        <w:t>%</w:t>
      </w:r>
      <w:r w:rsidR="00A60D4C">
        <w:t xml:space="preserve"> (</w:t>
      </w:r>
      <w:r w:rsidR="00A1779C">
        <w:t xml:space="preserve">n = </w:t>
      </w:r>
      <w:r w:rsidR="00F52D42">
        <w:t>164</w:t>
      </w:r>
      <w:r w:rsidR="00A1779C">
        <w:t xml:space="preserve"> articles</w:t>
      </w:r>
      <w:r w:rsidR="006140B4">
        <w:t xml:space="preserve">, </w:t>
      </w:r>
      <w:r w:rsidR="00F3409E">
        <w:t>e</w:t>
      </w:r>
      <w:r w:rsidR="006140B4">
        <w:t>Table1</w:t>
      </w:r>
      <w:r w:rsidR="00E22667">
        <w:t>)</w:t>
      </w:r>
      <w:r w:rsidR="00A60D4C">
        <w:t xml:space="preserve">. </w:t>
      </w:r>
      <w:r w:rsidR="005C63A6">
        <w:t xml:space="preserve">Participants’ preferred or spoken language was reported in </w:t>
      </w:r>
      <w:r w:rsidR="00A1779C">
        <w:t>2</w:t>
      </w:r>
      <w:r w:rsidR="00E77BE6">
        <w:t>1.8</w:t>
      </w:r>
      <w:r w:rsidR="00F52D42">
        <w:t>8</w:t>
      </w:r>
      <w:r w:rsidR="00A1779C">
        <w:t xml:space="preserve">% (n = </w:t>
      </w:r>
      <w:r w:rsidR="00F52D42">
        <w:t>168</w:t>
      </w:r>
      <w:r w:rsidR="00A1779C">
        <w:t xml:space="preserve"> articles</w:t>
      </w:r>
      <w:r>
        <w:t xml:space="preserve">; </w:t>
      </w:r>
      <w:r w:rsidR="00F3409E">
        <w:t>e</w:t>
      </w:r>
      <w:r w:rsidR="00E22667">
        <w:t>Table 2)</w:t>
      </w:r>
      <w:r w:rsidR="009707AF">
        <w:t xml:space="preserve">. Furthermore, </w:t>
      </w:r>
      <w:r w:rsidR="00E77BE6">
        <w:t>55</w:t>
      </w:r>
      <w:r w:rsidR="00417608">
        <w:t xml:space="preserve"> </w:t>
      </w:r>
      <w:r w:rsidR="00F3409E">
        <w:t xml:space="preserve">of the 277 </w:t>
      </w:r>
      <w:r w:rsidR="00A1779C">
        <w:t>articles (</w:t>
      </w:r>
      <w:r w:rsidR="00A70181">
        <w:t>19.86</w:t>
      </w:r>
      <w:r w:rsidR="00A1779C">
        <w:t xml:space="preserve">%; </w:t>
      </w:r>
      <w:r w:rsidR="00E77BE6">
        <w:t>7.1</w:t>
      </w:r>
      <w:r w:rsidR="00A70181">
        <w:t>6</w:t>
      </w:r>
      <w:r w:rsidR="00A1779C">
        <w:t xml:space="preserve">% of all included articles) </w:t>
      </w:r>
      <w:r w:rsidR="009707AF">
        <w:t>reported both language and race</w:t>
      </w:r>
      <w:r w:rsidR="00417608">
        <w:t xml:space="preserve">, </w:t>
      </w:r>
      <w:r w:rsidR="009707AF">
        <w:t>culture/ethnicity</w:t>
      </w:r>
      <w:r w:rsidR="00417608">
        <w:t>, or country of origin</w:t>
      </w:r>
      <w:r w:rsidR="00A1779C">
        <w:t>.</w:t>
      </w:r>
      <w:r w:rsidR="009707AF">
        <w:t xml:space="preserve"> </w:t>
      </w:r>
      <w:r w:rsidR="007A4493">
        <w:t xml:space="preserve">Finally, </w:t>
      </w:r>
      <w:r w:rsidR="00A70181">
        <w:t>14</w:t>
      </w:r>
      <w:r w:rsidR="00A67237">
        <w:t xml:space="preserve"> articles (</w:t>
      </w:r>
      <w:r w:rsidR="00E77BE6">
        <w:t>5.</w:t>
      </w:r>
      <w:r w:rsidR="00A70181">
        <w:t>05</w:t>
      </w:r>
      <w:r w:rsidR="00A67237">
        <w:t>%</w:t>
      </w:r>
      <w:r>
        <w:t>;</w:t>
      </w:r>
      <w:r w:rsidR="00A67237">
        <w:t xml:space="preserve"> </w:t>
      </w:r>
      <w:r w:rsidR="00A70181">
        <w:t>1.82</w:t>
      </w:r>
      <w:r w:rsidR="00A67237">
        <w:t>% of all included articles)</w:t>
      </w:r>
      <w:r w:rsidR="007A4493">
        <w:t xml:space="preserve"> </w:t>
      </w:r>
      <w:r w:rsidR="005C63A6">
        <w:t xml:space="preserve">included </w:t>
      </w:r>
      <w:r w:rsidR="00F3409E">
        <w:t xml:space="preserve">presented stratified outcomes or included </w:t>
      </w:r>
      <w:r w:rsidR="007A4493">
        <w:t xml:space="preserve">these </w:t>
      </w:r>
      <w:r w:rsidR="00F3409E">
        <w:t xml:space="preserve">demographic characteristics </w:t>
      </w:r>
      <w:r w:rsidR="007A22AE">
        <w:t>in the data analyses</w:t>
      </w:r>
      <w:r w:rsidR="006A05A8">
        <w:t>.</w:t>
      </w:r>
      <w:r w:rsidR="007A4493">
        <w:fldChar w:fldCharType="begin"/>
      </w:r>
      <w:r w:rsidR="006A05A8">
        <w:instrText xml:space="preserve"> ADDIN ZOTERO_ITEM CSL_CITATION {"citationID":"GQo3Ro4J","properties":{"formattedCitation":"{\\rtf \\super 42,55\\uc0\\u8211{}57,59\\uc0\\u8211{}68\\nosupersub{}}","plainCitation":"42,55–57,59–68"},"citationItems":[{"id":4033,"uris":["http://zotero.org/users/1562642/items/H94AAWHK"],"uri":["http://zotero.org/users/1562642/items/H94AAWHK"],"itemData":{"id":4033,"type":"article-journal","title":"Neuropsychological outcome and its correlates in the first year after adult mild traumatic brain injury: A population-based New Zealand study","container-title":"Brain Injury","page":"1604-1616","volume":"29","issue":"13-14","source":"EBSCOhost","archive_location":"2016-07550-011","abstract":"Objective: The relationship between moderate/severe traumatic brain injury (TBI) and cognitive deficits is well known. The nature, duration and predictors of cognitive difficulties post-mild TBI remain unclear. This study examined cognitive, mood and post-concussion outcomes of mild TBI over 1-year post-injury. Method: Adults (415 years) with mild TBI (n = 260) completed neuropsychological (CNS-Vital Signs, Behavioural Dyscontrol Scale), mood (Hospital Anxiety Depression Scale) and behavioural assessments (Cognitive Failures Questionnaire, Rivermead Post-Concussion Questionnaire) at baseline, 1-, 6- and 12-months post-injury. Results: Over the 12-months post-injury self-reported cognition (p = 0.027), post-concussion symptoms (p &lt; 0.001), depression (p &lt; 0.001), anxiety (p &lt; 0.001) and dyscontrol (p = 0.025) improved significantly. Assessments of memory, processing speed, executive function, psychomotor speed/reaction time, complex attention and flexibility also improved significantly. At baseline &gt;20% of individuals produced very low scores on executive ability, complex attention and cognitive flexibility. At 1- and 6-month follow-ups420% of participants were very low for complex attention, with 16.3% remaining so at 12-months. Executive abilities and speed were related to post-concussion symptoms, mood and self-reported cognition at 12-months. Conclusions: Whilst significant improvements were noted across measures over time, a significant proportion of individuals still perform poorly on neuropsychological measures 12-months after mild TBI; and these were linked to post-concussion symptoms, mood and self-reported cognitive outcomes. This implies a longer trajectory for recovery than has previously been suggested, which has implications for provision of assessment and rehabilitation services for more extended periods. (PsycINFO Database Record (c) 2016 APA, all rights reserved). (journal abstract)","DOI":"10.3109/02699052.2015.1075143","ISSN":"0269-9052","shortTitle":"Neuropsychological outcome and its correlates in the first year after adult mild traumatic brain injury","journalAbbreviation":"Brain Injury","author":[{"family":"Barker-Collo","given":"Suzanne"},{"family":"Jones","given":"Kelly"},{"family":"Theadom","given":"Alice"},{"family":"Starkey","given":"Nicola"},{"family":"Dowell","given":"Anthony"},{"family":"McPherson","given":"Kathryn"},{"family":"Ameratunga","given":"Shanthi"},{"family":"Dudley","given":"Margaret"},{"family":"Te Ao","given":"Braden"},{"family":"Feigin","given":"Valery"}],"issued":{"date-parts":[["2015",12]]}}},{"id":4340,"uris":["http://zotero.org/users/1562642/items/C77QXW6N"],"uri":["http://zotero.org/users/1562642/items/C77QXW6N"],"itemData":{"id":4340,"type":"article-journal","title":"Repeated head trauma is associated with smaller thalamic volumes and slower processing speed: the Professional Fighters' Brain Health Study","container-title":"British Journal Of Sports Medicine","page":"1007-1011","volume":"49","issue":"15","source":"EBSCOhost","archive_location":"25633832","abstract":"Objectives: Cumulative head trauma may alter brain structure and function. We explored the relationship between exposure variables, cognition and MRI brain structural measures in a cohort of professional combatants.; Methods: 224 fighters (131 mixed martial arts fighters and 93 boxers) participating in the Professional Fighters Brain Health Study, a longitudinal cohort study of licensed professional combatants, were recruited, as were 22 controls. Each participant underwent computerised cognitive testing and volumetric brain MRI. Fighting history including years of fighting and fights per year was obtained from self-report and published records. Statistical analyses of the baseline evaluations were applied cross-sectionally to determine the relationship between fight exposure variables and volumes of the hippocampus, amygdala, thalamus, caudate, putamen. Moreover, the relationship between exposure and brain volumes with cognitive function was assessed.; Results: Increasing exposure to repetitive head trauma measured by number of professional fights, years of fighting, or a Fight Exposure Score (FES) was associated with lower brain volumes, particularly the thalamus and caudate. In addition, speed of processing decreased with decreased thalamic volumes and with increasing fight exposure. Higher scores on a FES used to reflect exposure to repetitive head trauma were associated with greater likelihood of having cognitive impairment.; Conclusions: Greater exposure to repetitive head trauma is associated with lower brain volumes and lower processing speed in active professional fighters.; Published by the BMJ Publishing Group Limited. For permission to use (where not already granted under a licence) please go to http://group.bmj.com/group/rights-licensing/permissions.","DOI":"10.1136/bjsports-2014-093877","ISSN":"1473-0480","shortTitle":"Repeated head trauma is associated with smaller thalamic volumes and slower processing speed","journalAbbreviation":"British Journal Of Sports Medicine","author":[{"family":"Bernick","given":"Charles"},{"family":"Banks","given":"Sarah J"},{"family":"Shin","given":"Wanyong"},{"family":"Obuchowski","given":"Nancy"},{"family":"Butler","given":"Sam"},{"family":"Noback","given":"Michael"},{"family":"Phillips","given":"Michael"},{"family":"Lowe","given":"Mark"},{"family":"Jones","given":"Stephen"},{"family":"Modic","given":"Michael"}],"issued":{"date-parts":[["2015",8]]}}},{"id":4335,"uris":["http://zotero.org/users/1562642/items/F689A7AU"],"uri":["http://zotero.org/users/1562642/items/F689A7AU"],"itemData":{"id":4335,"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4319,"uris":["http://zotero.org/users/1562642/items/KCJKXVZC"],"uri":["http://zotero.org/users/1562642/items/KCJKXVZC"],"itemData":{"id":4319,"type":"article-journal","title":"Sex differences in outcome following sports-related concussion","container-title":"Journal of neurosurgery","page":"856–863","volume":"102","issue":"5","source":"Google Scholar","abstract":"Object: Females comprise an increasing percentage of the athlete population across all age groups, and analysis of recent literature reveals that they sustain more concussions in collegiate sports. Results of human and animal studies indicate that females may have poorer outcomes after traumatic brain injury; however, no return-to-play guideline takes sex or other individual differences into account. In the present study the authors evaluated the influence of patient sex on objective neurocognitive performance and subjective reporting of symptoms following sports-related concussion.; Methods: According to preseason baseline neurocognitive computerized testing in 2340 male and female high school and collegiate athletes, individuals who sustained sports-related concussions (155 persons) were reevaluated using an alternate form of the cognitive test. Sex differences in the magnitude of cognitive change from baseline levels and the subjective experience of symptoms were analyzed. To account for the possible protective effects of helmets, comparisons were performed among females, males with helmets, and males without helmets; none of the female athletes wore helmets. Female athletes had significantly greater declines in simple and complex reaction times relative to preseason baseline levels, and they reported more postconcussion symptoms compared with males. As a group, females were cognitively impaired approximately 1.7 times more frequently than males following concussions. Furthermore, females experienced more objective and subjective adverse effects from concussion even after adjusting for the use of helmets by some groups of male athletes (for example, in football).; Conclusions: Return-to-play decisions and concussion management must be objective and made on an individual basis, including consideration of factors such as patient sex rather than relying on a one-size-fits-all guideline.;","ISSN":"0022-3085","journalAbbreviation":"Journal Of Neurosurgery","author":[{"family":"Broshek","given":"Donna K."},{"family":"Kaushik","given":"Tanya"},{"family":"Freeman","given":"Jason R."},{"family":"Erlanger","given":"David"},{"family":"Webbe","given":"Frank"},{"family":"Barth","given":"Jeffrey T."}],"issued":{"date-parts":[["2005"]]}}},{"id":69,"uris":["http://zotero.org/users/1562642/items/DB9I4H4A"],"uri":["http://zotero.org/users/1562642/items/DB9I4H4A"],"itemData":{"id":69,"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id":4393,"uris":["http://zotero.org/users/1562642/items/EI9BNGMX"],"uri":["http://zotero.org/users/1562642/items/EI9BNGMX"],"itemData":{"id":4393,"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374,"uris":["http://zotero.org/users/1562642/items/PIUDATJM"],"uri":["http://zotero.org/users/1562642/items/PIUDATJM"],"itemData":{"id":4374,"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3823,"uris":["http://zotero.org/users/1562642/items/VDTPNB67"],"uri":["http://zotero.org/users/1562642/items/VDTPNB67"],"itemData":{"id":3823,"type":"article-journal","title":"Postconcussive complaints, cognition, symptom attribution and effort among veterans","container-title":"Journal of the International Neuropsychological Society","page":"88-95","volume":"19","issue":"1","source":"EBSCOhost","archive_location":"2013-00577-009","abstract":"The etiology of postconcussive symptoms is not clearly understood. Development of etiological models of those symptoms will be helpful for accurate diagnosis and for planning effective treatment. Such a model should characterize the role of subject characteristics (education, premorbid intelligence), social psychological factors and symptom validity. Toward that end, the present study examined the association of postconcussive complaints and cognitive performance with symptom attribution and level of effort on testing. In a sample of 155 veterans, attribution to concussion was associated with endorsement of more severe postconcussive complaints, after controlling for the effects of other factors such as subject characteristics. Similarly, effort was associated with cognitive performance after controlling for the effects of these other factors. The present findings are consistent with previous reports that illness perception and effort on testing are associated with postconcussive complaints. This supports previous recommendations to routinely educate all concussion patients immediately after injury to reduce distorted perceptions and related persistent complaints. Finally, these findings highlight a need for routine assessment of patients' perception of their injury to identify cases that may require psychotherapy to address any misattributions that develop. (PsycINFO Database Record (c) 2013 APA, all rights reserved). (journal abstract)","DOI":"10.1017/S1355617712000999","ISSN":"1355-6177","journalAbbreviation":"Journal of the International Neuropsychological Society","author":[{"family":"Larson","given":"Eric B."},{"family":"Kondiles","given":"Bethany R."},{"family":"Starr","given":"Christine R."},{"family":"Zollman","given":"Felise S."}],"issued":{"date-parts":[["2013",1]]}}},{"id":4728,"uris":["http://zotero.org/users/1562642/items/JNGVDAUN"],"uri":["http://zotero.org/users/1562642/items/JNGVDAUN"],"itemData":{"id":4728,"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618,"uris":["http://zotero.org/users/1562642/items/EK6JQSJW"],"uri":["http://zotero.org/users/1562642/items/EK6JQSJW"],"itemData":{"id":4618,"type":"article-journal","title":"Prevalence and predictors of poor recovery from mild traumatic brain injury","container-title":"Journal of Neurotrauma","page":"1488-1496","volume":"32","issue":"19","source":"EBSCOhost","archive_location":"2015-51539-007","abstract":"Although most patients with mild traumatic brain injury (mTBI) recover within 3 months, a subgroup of patients experience persistent symptoms. Yet, the prevalence and predictors of persistent dysfunction in patients with mTBI remain poorly understood. In a longitudinal study, we evaluated predictors of symptomatic and cognitive dysfunction in adolescents and young adults with mTBI, compared with two control groups—patients with orthopedic injuries and healthy uninjured individuals. Outcomes were assessed at 3 months post-injury. Poor symptomatic outcome was defined as exhibiting a symptom score higher than 90% of the orthopedic control (OC) group, and poor cognitive outcome was defined as exhibiting cognitive performance poorer than 90% of the OC group. At 3 months post-injury, more than half of the patients with mTBI (52%) exhibited persistently elevated symptoms, and more than a third (36.4%) exhibited poor cognitive outcome. The rate of high symptom report in mTBI was markedly greater than that of typically developing (13%) and OC (17%) groups; the proportion of those with poor cognitive performance in the mTBI group exceeded that of typically developing controls (15.8%), but was similar to that of the OC group (34.9%). Older age at injury, female sex, and acute symptom report were predictors of poor symptomatic outcome at 3 months. Socioeconomic status was the only significant predictor of poor cognitive outcome at 3 months. (PsycINFO Database Record (c) 2015 APA, all rights reserved). (journal abstract)","DOI":"10.1089/neu.2014.3555","ISSN":"0897-7151","journalAbbreviation":"Journal of Neurotrauma","author":[{"family":"Rabinowitz","given":"Amanda R."},{"family":"Li","given":"Xiaoqi"},{"family":"McCauley","given":"Stephen R."},{"family":"Wilde","given":"Elisabeth A."},{"family":"Barnes","given":"Amanda"},{"family":"Hanten","given":"Gerri"},{"family":"Mendez","given":"Donna"},{"family":"McCarthy","given":"James J."},{"family":"Levin","given":"Harvey S."}],"issued":{"date-parts":[["2015",10,1]]}}},{"id":62,"uris":["http://zotero.org/users/1562642/items/6SJM2BRW"],"uri":["http://zotero.org/users/1562642/items/6SJM2BRW"],"itemData":{"id":62,"type":"article-journal","title":"Characteristics of pediatric and adolescent concussion clinic patients with postconcussion amnesia","container-title":"Clinical Journal of Sport Medicine","page":"502-508","volume":"25","issue":"6","source":"EBSCOhost","abstract":"Objective: The current study examines the demographics, injury characteristics, and outcomes associated with the presence of postconcussion amnesia in young concussion clinic patients. Design: Cross-sectional, retrospective clinical cohort. Setting: Concussion services clinic. Patients: Pediatric and adolescent concussion services program patients, presenting within 10 days postinjury, aged 10-18 years, with the goal of returning to sport (n = 245). Assessment of Risk Factors: Age, gender, race, head trauma history, injury mechanism, loss of consciousness (LOC), injury-related visit to an emergency department, cognitive and balance scores, symptoms, and management recommendations. Main Outcome Measures: Univariate and multivariate analyses determined adjusted odds ratios for reported presence of any postconcussion amnesia (anterograde or retrograde). Results: Factors associated with amnesia (univariate, P, 0.10) and included in the multivariate model were race, head trauma history, mechanism of injury, LOC, injury-related visit to an emergency department, management recommendations and time of injury and initial visit symptom severity. Age and gender were also included in the model due to biological significance. Of the 245 patients, 181 had data for all model variables. Of the 181 patients, 58 reported amnesia. History of head trauma [odds ratio (OR), 2.7; 95% confidence interval (CI), 1.3-5.7]; time of injury (TOI) symptom severity .75th percentile (OR, 2.6; 95% CI, 1.2-5.3) and LOC (OR, 2.2; 95% CI, 1.1-4.6) were found to have significant and independent relationships with amnesia in the multivariate model. Conclusions: This study illustrates that patients presenting with postconcussion amnesia are more likely to have a history of head trauma, LOC, and greater symptom severity. Future research is needed to better understand amnesia following concussion. Clinical Relevance: Amnesia presence, previous head trauma, LOC, and increased symptom severity may aid in identifying patients with a greater initial injury burden who warrant closer observation and more conservative management. ABSTRACT FROM AUTHOR","DOI":"10.1097/JSM.0000000000000161","ISSN":"1050642X","journalAbbreviation":"Clinical Journal of Sport Medicine","author":[{"family":"Register-Mihalik","given":"Johna K."},{"family":"De Maio","given":"Valerie J."},{"family":"Tibbo-Valeriote","given":"Holly L."},{"family":"Wooten","given":"John D."}],"issued":{"date-parts":[["2015",11]]}}},{"id":73,"uris":["http://zotero.org/users/1562642/items/AG4TXDJQ"],"uri":["http://zotero.org/users/1562642/items/AG4TXDJQ"],"itemData":{"id":73,"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id":4183,"uris":["http://zotero.org/users/1562642/items/UWBB5IC5"],"uri":["http://zotero.org/users/1562642/items/UWBB5IC5"],"itemData":{"id":4183,"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7A4493">
        <w:fldChar w:fldCharType="separate"/>
      </w:r>
      <w:r w:rsidR="006A05A8" w:rsidRPr="006A05A8">
        <w:rPr>
          <w:rFonts w:cs="Arial"/>
          <w:szCs w:val="24"/>
          <w:vertAlign w:val="superscript"/>
        </w:rPr>
        <w:t>42,55–57,59–68</w:t>
      </w:r>
      <w:r w:rsidR="007A4493">
        <w:fldChar w:fldCharType="end"/>
      </w:r>
      <w:r w:rsidR="007A4493">
        <w:t xml:space="preserve"> </w:t>
      </w:r>
    </w:p>
    <w:p w14:paraId="305A2E2A" w14:textId="549E3726" w:rsidR="007A4493" w:rsidRPr="00820946" w:rsidRDefault="002D2328" w:rsidP="00820946">
      <w:pPr>
        <w:spacing w:line="480" w:lineRule="auto"/>
        <w:rPr>
          <w:b/>
        </w:rPr>
      </w:pPr>
      <w:r w:rsidRPr="00820946">
        <w:rPr>
          <w:b/>
        </w:rPr>
        <w:t>Articles reporting r</w:t>
      </w:r>
      <w:r w:rsidR="007A4493" w:rsidRPr="00820946">
        <w:rPr>
          <w:b/>
        </w:rPr>
        <w:t>ace</w:t>
      </w:r>
      <w:r w:rsidR="009930DA" w:rsidRPr="00820946">
        <w:rPr>
          <w:b/>
        </w:rPr>
        <w:t xml:space="preserve">, </w:t>
      </w:r>
      <w:r w:rsidRPr="00820946">
        <w:rPr>
          <w:b/>
        </w:rPr>
        <w:t>c</w:t>
      </w:r>
      <w:r w:rsidR="009930DA" w:rsidRPr="00820946">
        <w:rPr>
          <w:b/>
        </w:rPr>
        <w:t xml:space="preserve">ulture, </w:t>
      </w:r>
      <w:r w:rsidRPr="00820946">
        <w:rPr>
          <w:b/>
        </w:rPr>
        <w:t>e</w:t>
      </w:r>
      <w:r w:rsidR="009930DA" w:rsidRPr="00820946">
        <w:rPr>
          <w:b/>
        </w:rPr>
        <w:t xml:space="preserve">thnicity, or </w:t>
      </w:r>
      <w:r w:rsidRPr="00820946">
        <w:rPr>
          <w:b/>
        </w:rPr>
        <w:t>c</w:t>
      </w:r>
      <w:r w:rsidR="001A352F" w:rsidRPr="00820946">
        <w:rPr>
          <w:b/>
        </w:rPr>
        <w:t xml:space="preserve">ountry of </w:t>
      </w:r>
      <w:r w:rsidRPr="00820946">
        <w:rPr>
          <w:b/>
        </w:rPr>
        <w:t>o</w:t>
      </w:r>
      <w:r w:rsidR="001A352F" w:rsidRPr="00820946">
        <w:rPr>
          <w:b/>
        </w:rPr>
        <w:t>rigin</w:t>
      </w:r>
      <w:r w:rsidRPr="00820946">
        <w:rPr>
          <w:b/>
        </w:rPr>
        <w:t>.</w:t>
      </w:r>
    </w:p>
    <w:p w14:paraId="36611EEB" w14:textId="2CBA2F5F" w:rsidR="00A612F0" w:rsidRDefault="009930DA" w:rsidP="005025B5">
      <w:pPr>
        <w:spacing w:line="480" w:lineRule="auto"/>
        <w:ind w:firstLine="720"/>
      </w:pPr>
      <w:r>
        <w:t>Of</w:t>
      </w:r>
      <w:r w:rsidR="001A352F">
        <w:t xml:space="preserve"> the </w:t>
      </w:r>
      <w:r w:rsidR="00A70181">
        <w:t>164</w:t>
      </w:r>
      <w:r w:rsidR="005823E8">
        <w:t xml:space="preserve"> </w:t>
      </w:r>
      <w:r w:rsidR="004376AB">
        <w:t>artic</w:t>
      </w:r>
      <w:r w:rsidR="00F739EA">
        <w:t>les reporting</w:t>
      </w:r>
      <w:r w:rsidR="00A612F0">
        <w:t xml:space="preserve"> demographic distributions related to race, culture, ethnicity, or country of origin,</w:t>
      </w:r>
      <w:r w:rsidR="00F739EA">
        <w:t xml:space="preserve"> </w:t>
      </w:r>
      <w:r w:rsidR="00A70181">
        <w:t>150</w:t>
      </w:r>
      <w:r w:rsidR="00F739EA">
        <w:t xml:space="preserve"> report</w:t>
      </w:r>
      <w:r w:rsidR="00A612F0">
        <w:t>ed</w:t>
      </w:r>
      <w:r w:rsidR="00F739EA">
        <w:t xml:space="preserve"> participants in terms related to race, cultu</w:t>
      </w:r>
      <w:r w:rsidR="003363FA">
        <w:t xml:space="preserve">re, or ethnicity and </w:t>
      </w:r>
      <w:r w:rsidR="00A70181">
        <w:t>six</w:t>
      </w:r>
      <w:r w:rsidR="003363FA">
        <w:t xml:space="preserve"> report</w:t>
      </w:r>
      <w:r w:rsidR="00A67237">
        <w:t>ed</w:t>
      </w:r>
      <w:r w:rsidR="003363FA">
        <w:t xml:space="preserve"> participants in terms of their country of origin, with </w:t>
      </w:r>
      <w:r w:rsidR="00023F40">
        <w:t>four</w:t>
      </w:r>
      <w:r w:rsidR="00A612F0">
        <w:t xml:space="preserve"> </w:t>
      </w:r>
      <w:r w:rsidR="003363FA">
        <w:t>articles reporting participants in terms of both race, culture</w:t>
      </w:r>
      <w:r w:rsidR="00A612F0">
        <w:t xml:space="preserve"> or</w:t>
      </w:r>
      <w:r w:rsidR="003363FA">
        <w:t xml:space="preserve"> ethnicity</w:t>
      </w:r>
      <w:r w:rsidR="00A612F0">
        <w:t xml:space="preserve"> and </w:t>
      </w:r>
      <w:r w:rsidR="003363FA">
        <w:t xml:space="preserve">country of origin. </w:t>
      </w:r>
      <w:r w:rsidR="00E70DEE">
        <w:t>Two</w:t>
      </w:r>
      <w:r w:rsidR="00023F40">
        <w:t xml:space="preserve"> articles referred to the majority of the participants being </w:t>
      </w:r>
      <w:r w:rsidR="00E70DEE">
        <w:t xml:space="preserve">Caucasian or </w:t>
      </w:r>
      <w:r w:rsidR="004E2DB1">
        <w:t>W</w:t>
      </w:r>
      <w:r w:rsidR="00E70DEE">
        <w:t>hite</w:t>
      </w:r>
      <w:r w:rsidR="00023F40">
        <w:t xml:space="preserve"> without reporting actual values</w:t>
      </w:r>
      <w:r w:rsidR="006A05A8">
        <w:t>,</w:t>
      </w:r>
      <w:r w:rsidR="00E70DEE">
        <w:fldChar w:fldCharType="begin"/>
      </w:r>
      <w:r w:rsidR="006A05A8">
        <w:instrText xml:space="preserve"> ADDIN ZOTERO_ITEM CSL_CITATION {"citationID":"aj9ck0llm2","properties":{"formattedCitation":"{\\rtf \\super 69,70\\nosupersub{}}","plainCitation":"69,70"},"citationItems":[{"id":61,"uris":["http://zotero.org/users/1562642/items/6EZ39SX9"],"uri":["http://zotero.org/users/1562642/items/6EZ39SX9"],"itemData":{"id":61,"type":"article-journal","title":"Objective neuropsychological deficits in post-traumatic stress disorder and mild traumatic brain injury: What remains beyond symptom similarity?","container-title":"Behavioral Sciences","page":"471-486","volume":"4","issue":"4","source":"EBSCOhost","archive_location":"25469837","abstract":"This exploratory study intends to characterize the neuropsychological profile in persons with post-traumatic stress disorder (PTSD) and mild traumatic brain injury (mTBI) using objective measures of cognitive performance. A neuropsychological battery of tests for attention, memory and executive functions was administered to four groups: PTSD (n = 25), mTBI (n = 19), subjects with two formal diagnoses: Post-traumatic Stress Disorder and Mild Traumatic Brain Injury (mTBI/PTSD) (n = 6) and controls (n = 25). Confounding variables, such as medical, developmental or neurological antecedents, were controlled and measures of co-morbid conditions, such as depression and anxiety, were considered. The PTSD and mTBI/PTSD groups reported more anxiety and depressive symptoms. They also presented more cognitive deficits than the mTBI group. Since the two PTSD groups differ in severity of PTSD symptoms but not in severity of depression and anxiety symptoms, the PTSD condition could not be considered as the unique factor affecting the results. The findings underline the importance of controlling for confounding medical and psychological co-morbidities in the evaluation and treatment of PTSD populations, especially when a concomitant mTBI is also suspected.;","DOI":"10.3390/bs4040471","ISSN":"2076-328X","shortTitle":"Objective neuropsychological deficits in post-traumatic stress disorder and mild traumatic brain injury","author":[{"family":"Pineau","given":"Hélène"},{"family":"Marchand","given":"André"},{"family":"Guay","given":"Stéphane"}],"issued":{"date-parts":[["2014",12,1]]}}},{"id":127,"uris":["http://zotero.org/users/1562642/items/53BVTQNG"],"uri":["http://zotero.org/users/1562642/items/53BVTQNG"],"itemData":{"id":127,"type":"article-journal","title":"Compromised visuomotor processing speed in players of Rugby Union from school through to the national adult level","container-title":"Archives of Clinical Neuropsychology","page":"511-520","volume":"23","issue":"5","source":"EBSCOhost","archive_location":"2008-12984-004","abstract":"[Correction Notice: An erratum for this article was reported in Vol 23(7-8) of Archives of Clinical Neuropsychology (see record [rid]2008-17479-014[/rid]). The Publisher regrets that the names of the authors were published incorrectly in the original article. The correct names are published and given in the erratum.] The aim of this study was to investigate the residual effects of concussion amongst players of Rugby Union from school through to the national adult level, with pre-season testing on tests of visuomotor processing speed (Digit Symbol; Trail Making Test A and B). Comparison groups included 124 male rugby players versus 102 non-contact sport controls; 71 forward versus 53 backline players. Across groups there was equivalence for age, education, estimated IQ, and hand motor dexterity. There was a significantly higher percentage of rugby players with 2+ concussions than controls. Poorer performance was in evidence for rugby players compared with controls on all tests of visuomotor speed, and for forward versus backline players on Digit Symbol, with clinically relevant medium effect sizes. The results implicate vulnerability amongst rugby players on the prototypically sensitive function of visuomotor processing in association with years of exposure to repetitive concussive and subconcussive injury. (PsycINFO Database Record (c) 2013 APA, all rights reserved). (journal abstract)","DOI":"10.1016/j.acn.2008.05.002","ISSN":"0887-6177","journalAbbreviation":"Archives of Clinical Neuropsychology","author":[{"family":"Shuttleworth-Edwards","given":"Ann B."},{"family":"Radloff","given":"Sarah E."}],"issued":{"date-parts":[["2008",9]]}}}],"schema":"https://github.com/citation-style-language/schema/raw/master/csl-citation.json"} </w:instrText>
      </w:r>
      <w:r w:rsidR="00E70DEE">
        <w:fldChar w:fldCharType="separate"/>
      </w:r>
      <w:r w:rsidR="006A05A8" w:rsidRPr="006A05A8">
        <w:rPr>
          <w:rFonts w:cs="Arial"/>
          <w:szCs w:val="24"/>
          <w:vertAlign w:val="superscript"/>
        </w:rPr>
        <w:t>69,70</w:t>
      </w:r>
      <w:r w:rsidR="00E70DEE">
        <w:fldChar w:fldCharType="end"/>
      </w:r>
      <w:r w:rsidR="00E70DEE">
        <w:t xml:space="preserve"> while one simply noted “comparable… ethnic backgrounds” between groups</w:t>
      </w:r>
      <w:r w:rsidR="006A05A8">
        <w:t>.</w:t>
      </w:r>
      <w:r w:rsidR="00E70DEE">
        <w:fldChar w:fldCharType="begin"/>
      </w:r>
      <w:r w:rsidR="006A05A8">
        <w:instrText xml:space="preserve"> ADDIN ZOTERO_ITEM CSL_CITATION {"citationID":"a27n1aho3te","properties":{"formattedCitation":"{\\rtf \\super 71\\nosupersub{}}","plainCitation":"71"},"citationItems":[{"id":3797,"uris":["http://zotero.org/users/1562642/items/VANIRJR6"],"uri":["http://zotero.org/users/1562642/items/VANIRJR6"],"itemData":{"id":3797,"type":"article-journal","title":"Changes in symptoms in concussed and non-concussed athletes following neuropsychological assessment","container-title":"Developmental Neuropsychology","page":"24-28","volume":"40","issue":"1","source":"EBSCOhost","archive_location":"2015-05628-005","abstract":"Collegiate athletes tested at baseline and post-concussion were administered a self-report measure of post-concussion symptoms pre- and post-testing. Athletes tested post-concussion were significantly more likely to demonstrate an increase in symptoms post-testing, suggesting that the cognitive exertion involved in neuropsychological assessment may exacerbate symptoms in some athletes. (PsycINFO Database Record (c) 2015 APA, all rights reserved). (journal abstract)","DOI":"10.1080/87565641.2014.1001065","ISSN":"8756-5641","journalAbbreviation":"Developmental Neuropsychology","author":[{"family":"Meyer","given":"Jessica E."},{"family":"Arnett","given":"Peter A."}],"issued":{"date-parts":[["2015",1]]}}}],"schema":"https://github.com/citation-style-language/schema/raw/master/csl-citation.json"} </w:instrText>
      </w:r>
      <w:r w:rsidR="00E70DEE">
        <w:fldChar w:fldCharType="separate"/>
      </w:r>
      <w:r w:rsidR="006A05A8" w:rsidRPr="006A05A8">
        <w:rPr>
          <w:rFonts w:cs="Arial"/>
          <w:szCs w:val="24"/>
          <w:vertAlign w:val="superscript"/>
        </w:rPr>
        <w:t>71</w:t>
      </w:r>
      <w:r w:rsidR="00E70DEE">
        <w:fldChar w:fldCharType="end"/>
      </w:r>
      <w:r w:rsidR="00023F40">
        <w:t xml:space="preserve"> </w:t>
      </w:r>
      <w:r w:rsidR="00A612F0">
        <w:t>One</w:t>
      </w:r>
      <w:r w:rsidR="00F739EA">
        <w:t xml:space="preserve"> </w:t>
      </w:r>
      <w:r w:rsidR="00A612F0">
        <w:t xml:space="preserve">further </w:t>
      </w:r>
      <w:r w:rsidR="00F739EA">
        <w:t xml:space="preserve">article reported individuals in terms of </w:t>
      </w:r>
      <w:r w:rsidR="00F739EA">
        <w:lastRenderedPageBreak/>
        <w:t xml:space="preserve">race, culture, or ethnicity, however it was unclear whether the </w:t>
      </w:r>
      <w:r w:rsidR="007A22AE">
        <w:t>distribution</w:t>
      </w:r>
      <w:r w:rsidR="00F739EA">
        <w:t xml:space="preserve"> reflected the entire sample including control participants, the entire sample prior to</w:t>
      </w:r>
      <w:r w:rsidR="007A22AE">
        <w:t xml:space="preserve"> applying exclusionary criteria</w:t>
      </w:r>
      <w:r w:rsidR="00F739EA">
        <w:t xml:space="preserve">, or only those individuals with </w:t>
      </w:r>
      <w:r w:rsidR="004E2DB1">
        <w:t>mTBI</w:t>
      </w:r>
      <w:r w:rsidR="006A05A8">
        <w:t>.</w:t>
      </w:r>
      <w:r w:rsidR="00E70DEE">
        <w:fldChar w:fldCharType="begin"/>
      </w:r>
      <w:r w:rsidR="006A05A8">
        <w:instrText xml:space="preserve"> ADDIN ZOTERO_ITEM CSL_CITATION {"citationID":"ak3fgn3nm8","properties":{"formattedCitation":"{\\rtf \\super 72\\nosupersub{}}","plainCitation":"72"},"citationItems":[{"id":4747,"uris":["http://zotero.org/users/1562642/items/FEZ7PS2H"],"uri":["http://zotero.org/users/1562642/items/FEZ7PS2H"],"itemData":{"id":4747,"type":"article-journal","title":"Neurobehavioral outcome following minor head injury: a three-center study","container-title":"Journal of neurosurgery","page":"234–243","volume":"66","issue":"2","source":"Google Scholar","abstract":"The majority of hospital admissions for head trauma are due to minor injuries; that is, no or only transient loss of consciousness without major complications and not requiring intracranial surgery. Despite the low mortality rate following minor head injury, there is controversy surrounding the extent of morbidity and the long-term sequelae. The authors postulated that consecutively admitted patients who fulfilled research diagnostic criteria for minor head injury and who were carefully screened for antecedent neuropsychiatric disorder and prior head injury would exhibit subacute cognitive and memory deficits that would resolve over a period of 1 to 3 months postinjury. To evaluate this hypothesis, the neurobehavioral functioning of 57 patients was compared within 1 week after minor head injury (baseline) and at 1 month postinjury with that of 56 selected control subjects at three medical centers. Quantified tests of memory, attention, and information-processing speed revealed that neurobehavioral impairment demonstrated at baseline by all means of measurement generally resolved during the first 3 months after minor head injury. Although nearly all patients initially reported cognitive problems, somatic complaints, and emotional malaise, these postconcussion symptoms had substantially resolved by the 3-month follow-up examination. The data suggest that a single uncomplicated minor head injury produces no permanent disabling neurobehavioral impairment in the great majority of patients who are free of preexisting neuropsychiatric disorder and substance abuse.;","shortTitle":"Neurobehavioral outcome following minor head injury","journalAbbreviation":"Journal Of Neurosurgery","author":[{"family":"Levin","given":"Harvey S."},{"family":"Mattis","given":"Steven"},{"family":"Ruff","given":"Ronald M."},{"family":"Eisenberg","given":"Howard M."},{"family":"Marshall","given":"Lawrence F."},{"family":"Tabaddor","given":"Kamran"},{"family":"High Jr","given":"Walter M."},{"family":"Frankowski","given":"Ralph F."}],"issued":{"date-parts":[["1987"]]}}}],"schema":"https://github.com/citation-style-language/schema/raw/master/csl-citation.json"} </w:instrText>
      </w:r>
      <w:r w:rsidR="00E70DEE">
        <w:fldChar w:fldCharType="separate"/>
      </w:r>
      <w:r w:rsidR="006A05A8" w:rsidRPr="006A05A8">
        <w:rPr>
          <w:rFonts w:cs="Arial"/>
          <w:szCs w:val="24"/>
          <w:vertAlign w:val="superscript"/>
        </w:rPr>
        <w:t>72</w:t>
      </w:r>
      <w:r w:rsidR="00E70DEE">
        <w:fldChar w:fldCharType="end"/>
      </w:r>
      <w:r w:rsidR="00F739EA">
        <w:t xml:space="preserve"> Therefore, </w:t>
      </w:r>
      <w:r w:rsidR="00E70DEE">
        <w:t xml:space="preserve">these four studies </w:t>
      </w:r>
      <w:r w:rsidR="00F3409E">
        <w:t xml:space="preserve">are </w:t>
      </w:r>
      <w:r w:rsidR="00A67237">
        <w:t>not included in subsequent descriptions</w:t>
      </w:r>
      <w:r w:rsidR="00EE0390">
        <w:t xml:space="preserve"> (</w:t>
      </w:r>
      <w:r w:rsidR="00EE0390">
        <w:rPr>
          <w:i/>
        </w:rPr>
        <w:t>n</w:t>
      </w:r>
      <w:r w:rsidR="00EE0390">
        <w:t xml:space="preserve"> = </w:t>
      </w:r>
      <w:r w:rsidR="00A70181">
        <w:t>160</w:t>
      </w:r>
      <w:r w:rsidR="00EE0390">
        <w:t xml:space="preserve"> articles)</w:t>
      </w:r>
      <w:r w:rsidR="00A67237">
        <w:t>.</w:t>
      </w:r>
      <w:r w:rsidR="00F739EA">
        <w:t xml:space="preserve"> </w:t>
      </w:r>
    </w:p>
    <w:p w14:paraId="5CBE631A" w14:textId="1538C667" w:rsidR="007126CC" w:rsidRDefault="00F739EA" w:rsidP="00AC7E32">
      <w:pPr>
        <w:spacing w:line="480" w:lineRule="auto"/>
        <w:ind w:firstLine="720"/>
      </w:pPr>
      <w:r>
        <w:t xml:space="preserve">Among articles reporting race, culture, or ethnicity demographics, </w:t>
      </w:r>
      <w:r w:rsidR="00563163">
        <w:t>73</w:t>
      </w:r>
      <w:r>
        <w:t xml:space="preserve"> descriptors are used, many of which overlap but are </w:t>
      </w:r>
      <w:r w:rsidR="007A22AE">
        <w:t>applied</w:t>
      </w:r>
      <w:r>
        <w:t xml:space="preserve"> </w:t>
      </w:r>
      <w:r w:rsidR="004100D7">
        <w:t>in</w:t>
      </w:r>
      <w:r>
        <w:t>consistently. For example,</w:t>
      </w:r>
      <w:r w:rsidR="0069671F">
        <w:t xml:space="preserve"> </w:t>
      </w:r>
      <w:r w:rsidR="00E70DEE">
        <w:t>seven</w:t>
      </w:r>
      <w:r w:rsidR="0069671F">
        <w:t xml:space="preserve"> </w:t>
      </w:r>
      <w:r>
        <w:t xml:space="preserve">descriptors </w:t>
      </w:r>
      <w:r w:rsidR="004100D7">
        <w:t xml:space="preserve">are </w:t>
      </w:r>
      <w:r>
        <w:t xml:space="preserve">applied to </w:t>
      </w:r>
      <w:r w:rsidR="00E70DEE">
        <w:t>individuals traditionally described as “</w:t>
      </w:r>
      <w:r w:rsidR="004E2DB1">
        <w:t>W</w:t>
      </w:r>
      <w:r w:rsidR="00E70DEE">
        <w:t>hite,”</w:t>
      </w:r>
      <w:r>
        <w:t xml:space="preserve"> includ</w:t>
      </w:r>
      <w:r w:rsidR="0069671F">
        <w:t>ing</w:t>
      </w:r>
      <w:r>
        <w:t xml:space="preserve">: White, Caucasian, </w:t>
      </w:r>
      <w:r w:rsidR="00E70DEE">
        <w:t xml:space="preserve">Caucasian/White, </w:t>
      </w:r>
      <w:r w:rsidR="0069671F">
        <w:t xml:space="preserve">White (non-Hispanic), White </w:t>
      </w:r>
      <w:r w:rsidR="00E70DEE">
        <w:t xml:space="preserve">or </w:t>
      </w:r>
      <w:r w:rsidR="0069671F">
        <w:t>European-American, White (non-Latino), and White Latino</w:t>
      </w:r>
      <w:r w:rsidR="004100D7">
        <w:t xml:space="preserve"> (Table 1)</w:t>
      </w:r>
      <w:r w:rsidR="007073FD">
        <w:t xml:space="preserve">. </w:t>
      </w:r>
      <w:r w:rsidR="003363FA">
        <w:t xml:space="preserve">Of the </w:t>
      </w:r>
      <w:r w:rsidR="00EE0390">
        <w:t>10</w:t>
      </w:r>
      <w:r w:rsidR="003363FA">
        <w:t xml:space="preserve"> articles reporting country of origin, </w:t>
      </w:r>
      <w:r w:rsidR="00EE0390">
        <w:t>24</w:t>
      </w:r>
      <w:r w:rsidR="00A612F0">
        <w:t xml:space="preserve"> different descriptors are used</w:t>
      </w:r>
      <w:r w:rsidR="004100D7">
        <w:t xml:space="preserve"> (Table 2)</w:t>
      </w:r>
      <w:r w:rsidR="00A612F0">
        <w:t xml:space="preserve">. </w:t>
      </w:r>
    </w:p>
    <w:p w14:paraId="71973E10" w14:textId="67DE4CE2" w:rsidR="009930DA" w:rsidRDefault="00A612F0" w:rsidP="005025B5">
      <w:pPr>
        <w:spacing w:line="480" w:lineRule="auto"/>
        <w:ind w:firstLine="720"/>
      </w:pPr>
      <w:r>
        <w:t xml:space="preserve">Across </w:t>
      </w:r>
      <w:r w:rsidR="004100D7">
        <w:t>studies reporting race</w:t>
      </w:r>
      <w:r w:rsidR="0081297F">
        <w:t xml:space="preserve"> </w:t>
      </w:r>
      <w:r w:rsidR="000D6A33">
        <w:t>or ethnicity</w:t>
      </w:r>
      <w:r w:rsidR="0081297F">
        <w:t xml:space="preserve"> demographics, </w:t>
      </w:r>
      <w:r w:rsidR="007353E0">
        <w:t xml:space="preserve">“White” (n = 26037, 35.00%) or “Caucasian” (n = 8816, 11.85%) accounted for 46.53% of all participants, with “Hispanic” (n = 12903, 17.34%) </w:t>
      </w:r>
      <w:r w:rsidR="004100D7">
        <w:t xml:space="preserve">and </w:t>
      </w:r>
      <w:r w:rsidR="007353E0">
        <w:t xml:space="preserve">African-American (n = 3772, 5.07%) accounting for the next largest proportions </w:t>
      </w:r>
      <w:r w:rsidR="007073FD">
        <w:t xml:space="preserve">(Table </w:t>
      </w:r>
      <w:r w:rsidR="00883118">
        <w:t>1</w:t>
      </w:r>
      <w:r w:rsidR="007073FD">
        <w:t xml:space="preserve">). </w:t>
      </w:r>
      <w:r w:rsidR="0081297F">
        <w:t>Furthermore</w:t>
      </w:r>
      <w:r w:rsidR="007353E0">
        <w:t xml:space="preserve"> individuals identified as “White” or “Caucasian” </w:t>
      </w:r>
      <w:r w:rsidR="007A22AE">
        <w:t>were the majority</w:t>
      </w:r>
      <w:r w:rsidR="007353E0">
        <w:t xml:space="preserve"> of the participants</w:t>
      </w:r>
      <w:r w:rsidR="007A22AE">
        <w:t xml:space="preserve"> (&gt;50%)</w:t>
      </w:r>
      <w:r w:rsidR="007353E0">
        <w:t xml:space="preserve"> in </w:t>
      </w:r>
      <w:r w:rsidR="007A22AE">
        <w:t xml:space="preserve">106 of the 160 </w:t>
      </w:r>
      <w:r w:rsidR="007353E0">
        <w:t xml:space="preserve">articles (Table </w:t>
      </w:r>
      <w:r w:rsidR="00883118">
        <w:t>1</w:t>
      </w:r>
      <w:r w:rsidR="007353E0">
        <w:t>).</w:t>
      </w:r>
      <w:r w:rsidR="005C63A6">
        <w:t>P</w:t>
      </w:r>
      <w:r w:rsidR="009930DA">
        <w:t xml:space="preserve">articipants </w:t>
      </w:r>
      <w:r w:rsidR="007353E0">
        <w:t>specifically identified as being from the</w:t>
      </w:r>
      <w:r w:rsidR="009930DA">
        <w:t xml:space="preserve"> United States </w:t>
      </w:r>
      <w:r w:rsidR="00F7466F">
        <w:t xml:space="preserve">were the majority of </w:t>
      </w:r>
      <w:r w:rsidR="00883118">
        <w:t>all</w:t>
      </w:r>
      <w:r w:rsidR="00F7466F">
        <w:t xml:space="preserve"> participants </w:t>
      </w:r>
      <w:r w:rsidR="005C63A6">
        <w:t xml:space="preserve">across the 10 articles reporting country of origin </w:t>
      </w:r>
      <w:r w:rsidR="00F7466F">
        <w:t xml:space="preserve">(n = </w:t>
      </w:r>
      <w:r w:rsidR="00067D01">
        <w:t>31793</w:t>
      </w:r>
      <w:r w:rsidR="00F7466F">
        <w:t xml:space="preserve">, </w:t>
      </w:r>
      <w:r w:rsidR="00EE0390">
        <w:t>92.04</w:t>
      </w:r>
      <w:r w:rsidR="00F7466F">
        <w:t>%</w:t>
      </w:r>
      <w:r w:rsidR="007073FD">
        <w:t xml:space="preserve">; Table </w:t>
      </w:r>
      <w:r w:rsidR="00883118">
        <w:t>2</w:t>
      </w:r>
      <w:r w:rsidR="007073FD">
        <w:t>)</w:t>
      </w:r>
      <w:r w:rsidR="003E6C16">
        <w:t>.</w:t>
      </w:r>
      <w:r w:rsidR="005D4373">
        <w:t xml:space="preserve"> </w:t>
      </w:r>
    </w:p>
    <w:p w14:paraId="7C112F83" w14:textId="06CE9AF9" w:rsidR="00696BCD" w:rsidRDefault="0025112E" w:rsidP="005025B5">
      <w:pPr>
        <w:spacing w:line="480" w:lineRule="auto"/>
        <w:ind w:firstLine="720"/>
      </w:pPr>
      <w:r>
        <w:t xml:space="preserve">Authors made direct comparisons between </w:t>
      </w:r>
      <w:r w:rsidR="008D4FA4">
        <w:t>racial/</w:t>
      </w:r>
      <w:r w:rsidR="004100D7">
        <w:t>ethnic</w:t>
      </w:r>
      <w:r w:rsidR="008D4FA4">
        <w:t xml:space="preserve"> </w:t>
      </w:r>
      <w:r>
        <w:t>groups</w:t>
      </w:r>
      <w:r w:rsidR="00A60D4C">
        <w:t xml:space="preserve"> </w:t>
      </w:r>
      <w:r>
        <w:t xml:space="preserve">in </w:t>
      </w:r>
      <w:r w:rsidR="00696BCD">
        <w:t>six</w:t>
      </w:r>
      <w:r w:rsidR="004011B5">
        <w:t xml:space="preserve"> </w:t>
      </w:r>
      <w:r>
        <w:t xml:space="preserve">of the </w:t>
      </w:r>
      <w:r w:rsidR="007353E0">
        <w:t>160</w:t>
      </w:r>
      <w:r w:rsidR="004011B5">
        <w:t xml:space="preserve"> </w:t>
      </w:r>
      <w:r>
        <w:t xml:space="preserve">articles. </w:t>
      </w:r>
      <w:r w:rsidR="006A4CF7">
        <w:t xml:space="preserve">These </w:t>
      </w:r>
      <w:r w:rsidR="007E4C85">
        <w:t>articles</w:t>
      </w:r>
      <w:r>
        <w:t xml:space="preserve"> </w:t>
      </w:r>
      <w:r w:rsidR="004100D7">
        <w:t>present</w:t>
      </w:r>
      <w:r>
        <w:t xml:space="preserve"> mixed </w:t>
      </w:r>
      <w:r w:rsidR="006A4CF7">
        <w:t>result</w:t>
      </w:r>
      <w:r>
        <w:t xml:space="preserve">s. No cognitive differences were observed between </w:t>
      </w:r>
      <w:r w:rsidR="004E2DB1">
        <w:t>W</w:t>
      </w:r>
      <w:r>
        <w:t xml:space="preserve">hite, English-speaking South African rugby players and English-speaking </w:t>
      </w:r>
      <w:r w:rsidR="00F40B16">
        <w:t xml:space="preserve">American </w:t>
      </w:r>
      <w:r>
        <w:t>football players</w:t>
      </w:r>
      <w:r>
        <w:fldChar w:fldCharType="begin"/>
      </w:r>
      <w:r w:rsidR="006A05A8">
        <w:instrText xml:space="preserve"> ADDIN ZOTERO_ITEM CSL_CITATION {"citationID":"lki5efmtp","properties":{"formattedCitation":"{\\rtf \\super 56\\nosupersub{}}","plainCitation":"56"},"citationItems":[{"id":4183,"uris":["http://zotero.org/users/1562642/items/UWBB5IC5"],"uri":["http://zotero.org/users/1562642/items/UWBB5IC5"],"itemData":{"id":4183,"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fldChar w:fldCharType="separate"/>
      </w:r>
      <w:r w:rsidR="006A05A8" w:rsidRPr="006A05A8">
        <w:rPr>
          <w:rFonts w:cs="Arial"/>
          <w:szCs w:val="24"/>
          <w:vertAlign w:val="superscript"/>
        </w:rPr>
        <w:t>56</w:t>
      </w:r>
      <w:r>
        <w:fldChar w:fldCharType="end"/>
      </w:r>
      <w:r>
        <w:t xml:space="preserve"> or between </w:t>
      </w:r>
      <w:r w:rsidR="00251B34">
        <w:t>multiple groups (Caucasian, African American, Other</w:t>
      </w:r>
      <w:r w:rsidR="00363735">
        <w:t>)</w:t>
      </w:r>
      <w:r w:rsidR="006A05A8">
        <w:t>.</w:t>
      </w:r>
      <w:r w:rsidR="00251B34">
        <w:fldChar w:fldCharType="begin"/>
      </w:r>
      <w:r w:rsidR="006A05A8">
        <w:instrText xml:space="preserve"> ADDIN ZOTERO_ITEM CSL_CITATION {"citationID":"23np0b5min","properties":{"formattedCitation":"{\\rtf \\super 62\\nosupersub{}}","plainCitation":"62"},"citationItems":[{"id":4319,"uris":["http://zotero.org/users/1562642/items/KCJKXVZC"],"uri":["http://zotero.org/users/1562642/items/KCJKXVZC"],"itemData":{"id":4319,"type":"article-journal","title":"Sex differences in outcome following sports-related concussion","container-title":"Journal of neurosurgery","page":"856–863","volume":"102","issue":"5","source":"Google Scholar","abstract":"Object: Females comprise an increasing percentage of the athlete population across all age groups, and analysis of recent literature reveals that they sustain more concussions in collegiate sports. Results of human and animal studies indicate that females may have poorer outcomes after traumatic brain injury; however, no return-to-play guideline takes sex or other individual differences into account. In the present study the authors evaluated the influence of patient sex on objective neurocognitive performance and subjective reporting of symptoms following sports-related concussion.; Methods: According to preseason baseline neurocognitive computerized testing in 2340 male and female high school and collegiate athletes, individuals who sustained sports-related concussions (155 persons) were reevaluated using an alternate form of the cognitive test. Sex differences in the magnitude of cognitive change from baseline levels and the subjective experience of symptoms were analyzed. To account for the possible protective effects of helmets, comparisons were performed among females, males with helmets, and males without helmets; none of the female athletes wore helmets. Female athletes had significantly greater declines in simple and complex reaction times relative to preseason baseline levels, and they reported more postconcussion symptoms compared with males. As a group, females were cognitively impaired approximately 1.7 times more frequently than males following concussions. Furthermore, females experienced more objective and subjective adverse effects from concussion even after adjusting for the use of helmets by some groups of male athletes (for example, in football).; Conclusions: Return-to-play decisions and concussion management must be objective and made on an individual basis, including consideration of factors such as patient sex rather than relying on a one-size-fits-all guideline.;","ISSN":"0022-3085","journalAbbreviation":"Journal Of Neurosurgery","author":[{"family":"Broshek","given":"Donna K."},{"family":"Kaushik","given":"Tanya"},{"family":"Freeman","given":"Jason R."},{"family":"Erlanger","given":"David"},{"family":"Webbe","given":"Frank"},{"family":"Barth","given":"Jeffrey T."}],"issued":{"date-parts":[["2005"]]}}}],"schema":"https://github.com/citation-style-language/schema/raw/master/csl-citation.json"} </w:instrText>
      </w:r>
      <w:r w:rsidR="00251B34">
        <w:fldChar w:fldCharType="separate"/>
      </w:r>
      <w:r w:rsidR="006A05A8" w:rsidRPr="006A05A8">
        <w:rPr>
          <w:rFonts w:cs="Arial"/>
          <w:szCs w:val="24"/>
          <w:vertAlign w:val="superscript"/>
        </w:rPr>
        <w:t>62</w:t>
      </w:r>
      <w:r w:rsidR="00251B34">
        <w:fldChar w:fldCharType="end"/>
      </w:r>
      <w:r w:rsidR="00251B34">
        <w:t xml:space="preserve">  </w:t>
      </w:r>
      <w:r w:rsidR="00696BCD">
        <w:t xml:space="preserve">Furthermore, while </w:t>
      </w:r>
      <w:r w:rsidR="004E2DB1">
        <w:t>W</w:t>
      </w:r>
      <w:r w:rsidR="00696BCD">
        <w:t xml:space="preserve">hite individuals were more likely to report amnesia than </w:t>
      </w:r>
      <w:r w:rsidR="00696BCD">
        <w:lastRenderedPageBreak/>
        <w:t>individuals identified as “other”, there were no difference</w:t>
      </w:r>
      <w:r w:rsidR="004100D7">
        <w:t>s</w:t>
      </w:r>
      <w:r w:rsidR="00696BCD">
        <w:t xml:space="preserve"> between amnesia and non-amnesia groups on ImPACT subscales</w:t>
      </w:r>
      <w:r w:rsidR="006A05A8">
        <w:t>.</w:t>
      </w:r>
      <w:r w:rsidR="00EE0390">
        <w:fldChar w:fldCharType="begin"/>
      </w:r>
      <w:r w:rsidR="006A05A8">
        <w:instrText xml:space="preserve"> ADDIN ZOTERO_ITEM CSL_CITATION {"citationID":"a1dcquhmi22","properties":{"formattedCitation":"{\\rtf \\super 67\\nosupersub{}}","plainCitation":"67"},"citationItems":[{"id":62,"uris":["http://zotero.org/users/1562642/items/6SJM2BRW"],"uri":["http://zotero.org/users/1562642/items/6SJM2BRW"],"itemData":{"id":62,"type":"article-journal","title":"Characteristics of pediatric and adolescent concussion clinic patients with postconcussion amnesia","container-title":"Clinical Journal of Sport Medicine","page":"502-508","volume":"25","issue":"6","source":"EBSCOhost","abstract":"Objective: The current study examines the demographics, injury characteristics, and outcomes associated with the presence of postconcussion amnesia in young concussion clinic patients. Design: Cross-sectional, retrospective clinical cohort. Setting: Concussion services clinic. Patients: Pediatric and adolescent concussion services program patients, presenting within 10 days postinjury, aged 10-18 years, with the goal of returning to sport (n = 245). Assessment of Risk Factors: Age, gender, race, head trauma history, injury mechanism, loss of consciousness (LOC), injury-related visit to an emergency department, cognitive and balance scores, symptoms, and management recommendations. Main Outcome Measures: Univariate and multivariate analyses determined adjusted odds ratios for reported presence of any postconcussion amnesia (anterograde or retrograde). Results: Factors associated with amnesia (univariate, P, 0.10) and included in the multivariate model were race, head trauma history, mechanism of injury, LOC, injury-related visit to an emergency department, management recommendations and time of injury and initial visit symptom severity. Age and gender were also included in the model due to biological significance. Of the 245 patients, 181 had data for all model variables. Of the 181 patients, 58 reported amnesia. History of head trauma [odds ratio (OR), 2.7; 95% confidence interval (CI), 1.3-5.7]; time of injury (TOI) symptom severity .75th percentile (OR, 2.6; 95% CI, 1.2-5.3) and LOC (OR, 2.2; 95% CI, 1.1-4.6) were found to have significant and independent relationships with amnesia in the multivariate model. Conclusions: This study illustrates that patients presenting with postconcussion amnesia are more likely to have a history of head trauma, LOC, and greater symptom severity. Future research is needed to better understand amnesia following concussion. Clinical Relevance: Amnesia presence, previous head trauma, LOC, and increased symptom severity may aid in identifying patients with a greater initial injury burden who warrant closer observation and more conservative management. ABSTRACT FROM AUTHOR","DOI":"10.1097/JSM.0000000000000161","ISSN":"1050642X","journalAbbreviation":"Clinical Journal of Sport Medicine","author":[{"family":"Register-Mihalik","given":"Johna K."},{"family":"De Maio","given":"Valerie J."},{"family":"Tibbo-Valeriote","given":"Holly L."},{"family":"Wooten","given":"John D."}],"issued":{"date-parts":[["2015",11]]}}}],"schema":"https://github.com/citation-style-language/schema/raw/master/csl-citation.json"} </w:instrText>
      </w:r>
      <w:r w:rsidR="00EE0390">
        <w:fldChar w:fldCharType="separate"/>
      </w:r>
      <w:r w:rsidR="006A05A8" w:rsidRPr="006A05A8">
        <w:rPr>
          <w:rFonts w:cs="Arial"/>
          <w:szCs w:val="24"/>
          <w:vertAlign w:val="superscript"/>
        </w:rPr>
        <w:t>67</w:t>
      </w:r>
      <w:r w:rsidR="00EE0390">
        <w:fldChar w:fldCharType="end"/>
      </w:r>
      <w:r w:rsidR="00696BCD">
        <w:t xml:space="preserve"> </w:t>
      </w:r>
    </w:p>
    <w:p w14:paraId="1D45F9F2" w14:textId="08651AB1" w:rsidR="00044BD6" w:rsidRDefault="00251B34" w:rsidP="005025B5">
      <w:pPr>
        <w:spacing w:line="480" w:lineRule="auto"/>
        <w:ind w:firstLine="720"/>
      </w:pPr>
      <w:r>
        <w:t xml:space="preserve">By contrast, </w:t>
      </w:r>
      <w:r w:rsidR="00044BD6">
        <w:t xml:space="preserve">concussed African Americans </w:t>
      </w:r>
      <w:r w:rsidR="004100D7">
        <w:t>exhibited</w:t>
      </w:r>
      <w:r w:rsidR="00044BD6">
        <w:t xml:space="preserve"> lower visual motor </w:t>
      </w:r>
      <w:r w:rsidR="00E22667">
        <w:t xml:space="preserve">processing speed </w:t>
      </w:r>
      <w:r w:rsidR="00044BD6">
        <w:t>as well as a greater likelihood to demonstrate at least one cognitive impairment on ImPACT at seven days post</w:t>
      </w:r>
      <w:r w:rsidR="004100D7">
        <w:t>-</w:t>
      </w:r>
      <w:r w:rsidR="00044BD6">
        <w:t>injury</w:t>
      </w:r>
      <w:r w:rsidR="006A05A8">
        <w:t>.</w:t>
      </w:r>
      <w:r w:rsidR="00044BD6">
        <w:fldChar w:fldCharType="begin"/>
      </w:r>
      <w:r w:rsidR="006A05A8">
        <w:instrText xml:space="preserve"> ADDIN ZOTERO_ITEM CSL_CITATION {"citationID":"2f06qr53q","properties":{"formattedCitation":"{\\rtf \\super 42\\nosupersub{}}","plainCitation":"42"},"citationItems":[{"id":4374,"uris":["http://zotero.org/users/1562642/items/PIUDATJM"],"uri":["http://zotero.org/users/1562642/items/PIUDATJM"],"itemData":{"id":4374,"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044BD6">
        <w:fldChar w:fldCharType="separate"/>
      </w:r>
      <w:r w:rsidR="006A05A8" w:rsidRPr="006A05A8">
        <w:rPr>
          <w:rFonts w:cs="Arial"/>
          <w:szCs w:val="24"/>
          <w:vertAlign w:val="superscript"/>
        </w:rPr>
        <w:t>42</w:t>
      </w:r>
      <w:r w:rsidR="00044BD6">
        <w:fldChar w:fldCharType="end"/>
      </w:r>
      <w:r w:rsidR="00044BD6">
        <w:t xml:space="preserve"> Additionally, boxers </w:t>
      </w:r>
      <w:r w:rsidR="004100D7">
        <w:t>had</w:t>
      </w:r>
      <w:r w:rsidR="00044BD6">
        <w:t xml:space="preserve"> a significant decrease </w:t>
      </w:r>
      <w:r w:rsidR="006A4CF7">
        <w:t xml:space="preserve">in </w:t>
      </w:r>
      <w:r w:rsidR="00044BD6">
        <w:t>processing speed with increasing fight exposure</w:t>
      </w:r>
      <w:r w:rsidR="00491F41">
        <w:t>, used as a proxy for concussion risk,</w:t>
      </w:r>
      <w:r w:rsidR="00044BD6">
        <w:t xml:space="preserve"> after adjusting for age, race, and education</w:t>
      </w:r>
      <w:r w:rsidR="006A05A8">
        <w:t>.</w:t>
      </w:r>
      <w:r w:rsidR="00044BD6">
        <w:fldChar w:fldCharType="begin"/>
      </w:r>
      <w:r w:rsidR="006A05A8">
        <w:instrText xml:space="preserve"> ADDIN ZOTERO_ITEM CSL_CITATION {"citationID":"1moqv2f8fv","properties":{"formattedCitation":"{\\rtf \\super 60\\nosupersub{}}","plainCitation":"60"},"citationItems":[{"id":4340,"uris":["http://zotero.org/users/1562642/items/C77QXW6N"],"uri":["http://zotero.org/users/1562642/items/C77QXW6N"],"itemData":{"id":4340,"type":"article-journal","title":"Repeated head trauma is associated with smaller thalamic volumes and slower processing speed: the Professional Fighters' Brain Health Study","container-title":"British Journal Of Sports Medicine","page":"1007-1011","volume":"49","issue":"15","source":"EBSCOhost","archive_location":"25633832","abstract":"Objectives: Cumulative head trauma may alter brain structure and function. We explored the relationship between exposure variables, cognition and MRI brain structural measures in a cohort of professional combatants.; Methods: 224 fighters (131 mixed martial arts fighters and 93 boxers) participating in the Professional Fighters Brain Health Study, a longitudinal cohort study of licensed professional combatants, were recruited, as were 22 controls. Each participant underwent computerised cognitive testing and volumetric brain MRI. Fighting history including years of fighting and fights per year was obtained from self-report and published records. Statistical analyses of the baseline evaluations were applied cross-sectionally to determine the relationship between fight exposure variables and volumes of the hippocampus, amygdala, thalamus, caudate, putamen. Moreover, the relationship between exposure and brain volumes with cognitive function was assessed.; Results: Increasing exposure to repetitive head trauma measured by number of professional fights, years of fighting, or a Fight Exposure Score (FES) was associated with lower brain volumes, particularly the thalamus and caudate. In addition, speed of processing decreased with decreased thalamic volumes and with increasing fight exposure. Higher scores on a FES used to reflect exposure to repetitive head trauma were associated with greater likelihood of having cognitive impairment.; Conclusions: Greater exposure to repetitive head trauma is associated with lower brain volumes and lower processing speed in active professional fighters.; Published by the BMJ Publishing Group Limited. For permission to use (where not already granted under a licence) please go to http://group.bmj.com/group/rights-licensing/permissions.","DOI":"10.1136/bjsports-2014-093877","ISSN":"1473-0480","shortTitle":"Repeated head trauma is associated with smaller thalamic volumes and slower processing speed","journalAbbreviation":"British Journal Of Sports Medicine","author":[{"family":"Bernick","given":"Charles"},{"family":"Banks","given":"Sarah J"},{"family":"Shin","given":"Wanyong"},{"family":"Obuchowski","given":"Nancy"},{"family":"Butler","given":"Sam"},{"family":"Noback","given":"Michael"},{"family":"Phillips","given":"Michael"},{"family":"Lowe","given":"Mark"},{"family":"Jones","given":"Stephen"},{"family":"Modic","given":"Michael"}],"issued":{"date-parts":[["2015",8]]}}}],"schema":"https://github.com/citation-style-language/schema/raw/master/csl-citation.json"} </w:instrText>
      </w:r>
      <w:r w:rsidR="00044BD6">
        <w:fldChar w:fldCharType="separate"/>
      </w:r>
      <w:r w:rsidR="006A05A8" w:rsidRPr="006A05A8">
        <w:rPr>
          <w:rFonts w:cs="Arial"/>
          <w:szCs w:val="24"/>
          <w:vertAlign w:val="superscript"/>
        </w:rPr>
        <w:t>60</w:t>
      </w:r>
      <w:r w:rsidR="00044BD6">
        <w:fldChar w:fldCharType="end"/>
      </w:r>
      <w:r w:rsidR="00044BD6">
        <w:t xml:space="preserve"> </w:t>
      </w:r>
      <w:r w:rsidR="004011B5">
        <w:t>Furthermore, non-European New Zealanders tended to perform less well on CNS Vital Signs at 12-months post injury than European New Zealanders</w:t>
      </w:r>
      <w:r w:rsidR="006A05A8">
        <w:t>.</w:t>
      </w:r>
      <w:r w:rsidR="00EE0390">
        <w:fldChar w:fldCharType="begin"/>
      </w:r>
      <w:r w:rsidR="006A05A8">
        <w:instrText xml:space="preserve"> ADDIN ZOTERO_ITEM CSL_CITATION {"citationID":"a28noauvhv9","properties":{"formattedCitation":"{\\rtf \\super 59\\nosupersub{}}","plainCitation":"59"},"citationItems":[{"id":4033,"uris":["http://zotero.org/users/1562642/items/H94AAWHK"],"uri":["http://zotero.org/users/1562642/items/H94AAWHK"],"itemData":{"id":4033,"type":"article-journal","title":"Neuropsychological outcome and its correlates in the first year after adult mild traumatic brain injury: A population-based New Zealand study","container-title":"Brain Injury","page":"1604-1616","volume":"29","issue":"13-14","source":"EBSCOhost","archive_location":"2016-07550-011","abstract":"Objective: The relationship between moderate/severe traumatic brain injury (TBI) and cognitive deficits is well known. The nature, duration and predictors of cognitive difficulties post-mild TBI remain unclear. This study examined cognitive, mood and post-concussion outcomes of mild TBI over 1-year post-injury. Method: Adults (415 years) with mild TBI (n = 260) completed neuropsychological (CNS-Vital Signs, Behavioural Dyscontrol Scale), mood (Hospital Anxiety Depression Scale) and behavioural assessments (Cognitive Failures Questionnaire, Rivermead Post-Concussion Questionnaire) at baseline, 1-, 6- and 12-months post-injury. Results: Over the 12-months post-injury self-reported cognition (p = 0.027), post-concussion symptoms (p &lt; 0.001), depression (p &lt; 0.001), anxiety (p &lt; 0.001) and dyscontrol (p = 0.025) improved significantly. Assessments of memory, processing speed, executive function, psychomotor speed/reaction time, complex attention and flexibility also improved significantly. At baseline &gt;20% of individuals produced very low scores on executive ability, complex attention and cognitive flexibility. At 1- and 6-month follow-ups420% of participants were very low for complex attention, with 16.3% remaining so at 12-months. Executive abilities and speed were related to post-concussion symptoms, mood and self-reported cognition at 12-months. Conclusions: Whilst significant improvements were noted across measures over time, a significant proportion of individuals still perform poorly on neuropsychological measures 12-months after mild TBI; and these were linked to post-concussion symptoms, mood and self-reported cognitive outcomes. This implies a longer trajectory for recovery than has previously been suggested, which has implications for provision of assessment and rehabilitation services for more extended periods. (PsycINFO Database Record (c) 2016 APA, all rights reserved). (journal abstract)","DOI":"10.3109/02699052.2015.1075143","ISSN":"0269-9052","shortTitle":"Neuropsychological outcome and its correlates in the first year after adult mild traumatic brain injury","journalAbbreviation":"Brain Injury","author":[{"family":"Barker-Collo","given":"Suzanne"},{"family":"Jones","given":"Kelly"},{"family":"Theadom","given":"Alice"},{"family":"Starkey","given":"Nicola"},{"family":"Dowell","given":"Anthony"},{"family":"McPherson","given":"Kathryn"},{"family":"Ameratunga","given":"Shanthi"},{"family":"Dudley","given":"Margaret"},{"family":"Te Ao","given":"Braden"},{"family":"Feigin","given":"Valery"}],"issued":{"date-parts":[["2015",12]]}}}],"schema":"https://github.com/citation-style-language/schema/raw/master/csl-citation.json"} </w:instrText>
      </w:r>
      <w:r w:rsidR="00EE0390">
        <w:fldChar w:fldCharType="separate"/>
      </w:r>
      <w:r w:rsidR="006A05A8" w:rsidRPr="006A05A8">
        <w:rPr>
          <w:rFonts w:cs="Arial"/>
          <w:szCs w:val="24"/>
          <w:vertAlign w:val="superscript"/>
        </w:rPr>
        <w:t>59</w:t>
      </w:r>
      <w:r w:rsidR="00EE0390">
        <w:fldChar w:fldCharType="end"/>
      </w:r>
      <w:r w:rsidR="004011B5">
        <w:t xml:space="preserve"> However, the authors are careful to note that </w:t>
      </w:r>
      <w:r w:rsidR="0086208B">
        <w:t xml:space="preserve">there is some evidence of poorer neuropsychological test performance by New Zealanders in comparison to European New Zealanders on traditional neuropsychological testing and therefore </w:t>
      </w:r>
      <w:r w:rsidR="004011B5">
        <w:t xml:space="preserve">cultural bias, rather than true differences in test outcomes, may </w:t>
      </w:r>
      <w:r w:rsidR="00696BCD">
        <w:t>partially expla</w:t>
      </w:r>
      <w:r w:rsidR="004100D7">
        <w:t>in</w:t>
      </w:r>
      <w:r w:rsidR="00696BCD">
        <w:t xml:space="preserve"> </w:t>
      </w:r>
      <w:r w:rsidR="004100D7">
        <w:t>these outcomes</w:t>
      </w:r>
      <w:r w:rsidR="00696BCD">
        <w:t>.</w:t>
      </w:r>
      <w:r w:rsidR="004011B5">
        <w:t xml:space="preserve"> </w:t>
      </w:r>
    </w:p>
    <w:p w14:paraId="55B838CF" w14:textId="7F27EB97" w:rsidR="00AC0E5B" w:rsidRDefault="00A43DFE" w:rsidP="005025B5">
      <w:pPr>
        <w:spacing w:line="480" w:lineRule="auto"/>
        <w:ind w:firstLine="720"/>
      </w:pPr>
      <w:r>
        <w:t>L</w:t>
      </w:r>
      <w:r w:rsidR="00AC0E5B">
        <w:t xml:space="preserve">ower ImPACT </w:t>
      </w:r>
      <w:r w:rsidR="00847F0F">
        <w:t xml:space="preserve">test-retest reliability </w:t>
      </w:r>
      <w:r w:rsidR="00AC0E5B">
        <w:t xml:space="preserve">for </w:t>
      </w:r>
      <w:r w:rsidR="004376AB">
        <w:t xml:space="preserve">American </w:t>
      </w:r>
      <w:r w:rsidR="00AC0E5B">
        <w:t>college students compared to Irish students was reported in one article</w:t>
      </w:r>
      <w:r w:rsidR="006A05A8">
        <w:t>.</w:t>
      </w:r>
      <w:r w:rsidR="00AC0E5B">
        <w:fldChar w:fldCharType="begin"/>
      </w:r>
      <w:r w:rsidR="006A05A8">
        <w:instrText xml:space="preserve"> ADDIN ZOTERO_ITEM CSL_CITATION {"citationID":"62lhnrura","properties":{"formattedCitation":"{\\rtf \\super 68\\nosupersub{}}","plainCitation":"68"},"citationItems":[{"id":73,"uris":["http://zotero.org/users/1562642/items/AG4TXDJQ"],"uri":["http://zotero.org/users/1562642/items/AG4TXDJQ"],"itemData":{"id":73,"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00AC0E5B">
        <w:fldChar w:fldCharType="separate"/>
      </w:r>
      <w:r w:rsidR="006A05A8" w:rsidRPr="006A05A8">
        <w:rPr>
          <w:rFonts w:cs="Arial"/>
          <w:szCs w:val="24"/>
          <w:vertAlign w:val="superscript"/>
        </w:rPr>
        <w:t>68</w:t>
      </w:r>
      <w:r w:rsidR="00AC0E5B">
        <w:fldChar w:fldCharType="end"/>
      </w:r>
      <w:r w:rsidR="00AC0E5B">
        <w:t xml:space="preserve"> However, the groups did not complete the second and third administrations on the same time scale. The Irish students completed tests on days seven and fourteen from baseline whereas the US students completed them on days 45 and 50</w:t>
      </w:r>
      <w:r w:rsidR="006A05A8">
        <w:t>.</w:t>
      </w:r>
      <w:r w:rsidR="00AC0E5B">
        <w:fldChar w:fldCharType="begin"/>
      </w:r>
      <w:r w:rsidR="006A05A8">
        <w:instrText xml:space="preserve"> ADDIN ZOTERO_ITEM CSL_CITATION {"citationID":"8u8girbo4","properties":{"formattedCitation":"{\\rtf \\super 68\\nosupersub{}}","plainCitation":"68"},"citationItems":[{"id":73,"uris":["http://zotero.org/users/1562642/items/AG4TXDJQ"],"uri":["http://zotero.org/users/1562642/items/AG4TXDJQ"],"itemData":{"id":73,"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00AC0E5B">
        <w:fldChar w:fldCharType="separate"/>
      </w:r>
      <w:r w:rsidR="006A05A8" w:rsidRPr="006A05A8">
        <w:rPr>
          <w:rFonts w:cs="Arial"/>
          <w:szCs w:val="24"/>
          <w:vertAlign w:val="superscript"/>
        </w:rPr>
        <w:t>68</w:t>
      </w:r>
      <w:r w:rsidR="00AC0E5B">
        <w:fldChar w:fldCharType="end"/>
      </w:r>
      <w:r w:rsidR="00AC0E5B">
        <w:t xml:space="preserve"> While these timeframes inform about the long-term stability of the test, the dissimilarity does not permit cross-cultural comparison.</w:t>
      </w:r>
    </w:p>
    <w:p w14:paraId="41C628AC" w14:textId="333A6736" w:rsidR="00E22667" w:rsidRPr="00820946" w:rsidRDefault="001579F4" w:rsidP="00820946">
      <w:pPr>
        <w:spacing w:line="480" w:lineRule="auto"/>
        <w:rPr>
          <w:b/>
        </w:rPr>
      </w:pPr>
      <w:r w:rsidRPr="00820946">
        <w:rPr>
          <w:b/>
        </w:rPr>
        <w:t>Articles r</w:t>
      </w:r>
      <w:r w:rsidR="00E22667" w:rsidRPr="00820946">
        <w:rPr>
          <w:b/>
        </w:rPr>
        <w:t xml:space="preserve">eporting </w:t>
      </w:r>
      <w:r w:rsidRPr="00820946">
        <w:rPr>
          <w:b/>
        </w:rPr>
        <w:t>l</w:t>
      </w:r>
      <w:r w:rsidR="00E22667" w:rsidRPr="00820946">
        <w:rPr>
          <w:b/>
        </w:rPr>
        <w:t>anguage</w:t>
      </w:r>
      <w:r w:rsidRPr="00820946">
        <w:rPr>
          <w:b/>
        </w:rPr>
        <w:t>.</w:t>
      </w:r>
    </w:p>
    <w:p w14:paraId="3AEF96F9" w14:textId="498ACC2A" w:rsidR="007126CC" w:rsidRDefault="007A22AE" w:rsidP="00AC7E32">
      <w:pPr>
        <w:spacing w:line="480" w:lineRule="auto"/>
        <w:ind w:firstLine="720"/>
      </w:pPr>
      <w:r>
        <w:t>Twenty-seven language</w:t>
      </w:r>
      <w:r w:rsidR="00D82134">
        <w:t xml:space="preserve"> descriptors were reported</w:t>
      </w:r>
      <w:r>
        <w:t xml:space="preserve"> over the 168 language-reporting articles</w:t>
      </w:r>
      <w:r w:rsidR="00D82134">
        <w:t>.</w:t>
      </w:r>
      <w:r w:rsidR="00D67D1B">
        <w:t xml:space="preserve"> </w:t>
      </w:r>
      <w:r w:rsidR="007353E0">
        <w:t>O</w:t>
      </w:r>
      <w:r w:rsidR="00D67D1B">
        <w:t xml:space="preserve">ne article specified that most participants spoke French without </w:t>
      </w:r>
      <w:r w:rsidR="00D67D1B">
        <w:lastRenderedPageBreak/>
        <w:t>giving an exact breakdown</w:t>
      </w:r>
      <w:r w:rsidR="00D67D1B">
        <w:fldChar w:fldCharType="begin"/>
      </w:r>
      <w:r w:rsidR="006A05A8">
        <w:instrText xml:space="preserve"> ADDIN ZOTERO_ITEM CSL_CITATION {"citationID":"a13fka7uvoh","properties":{"formattedCitation":"{\\rtf \\super 69\\nosupersub{}}","plainCitation":"69"},"citationItems":[{"id":61,"uris":["http://zotero.org/users/1562642/items/6EZ39SX9"],"uri":["http://zotero.org/users/1562642/items/6EZ39SX9"],"itemData":{"id":61,"type":"article-journal","title":"Objective neuropsychological deficits in post-traumatic stress disorder and mild traumatic brain injury: What remains beyond symptom similarity?","container-title":"Behavioral Sciences","page":"471-486","volume":"4","issue":"4","source":"EBSCOhost","archive_location":"25469837","abstract":"This exploratory study intends to characterize the neuropsychological profile in persons with post-traumatic stress disorder (PTSD) and mild traumatic brain injury (mTBI) using objective measures of cognitive performance. A neuropsychological battery of tests for attention, memory and executive functions was administered to four groups: PTSD (n = 25), mTBI (n = 19), subjects with two formal diagnoses: Post-traumatic Stress Disorder and Mild Traumatic Brain Injury (mTBI/PTSD) (n = 6) and controls (n = 25). Confounding variables, such as medical, developmental or neurological antecedents, were controlled and measures of co-morbid conditions, such as depression and anxiety, were considered. The PTSD and mTBI/PTSD groups reported more anxiety and depressive symptoms. They also presented more cognitive deficits than the mTBI group. Since the two PTSD groups differ in severity of PTSD symptoms but not in severity of depression and anxiety symptoms, the PTSD condition could not be considered as the unique factor affecting the results. The findings underline the importance of controlling for confounding medical and psychological co-morbidities in the evaluation and treatment of PTSD populations, especially when a concomitant mTBI is also suspected.;","DOI":"10.3390/bs4040471","ISSN":"2076-328X","shortTitle":"Objective neuropsychological deficits in post-traumatic stress disorder and mild traumatic brain injury","author":[{"family":"Pineau","given":"Hélène"},{"family":"Marchand","given":"André"},{"family":"Guay","given":"Stéphane"}],"issued":{"date-parts":[["2014",12,1]]}}}],"schema":"https://github.com/citation-style-language/schema/raw/master/csl-citation.json"} </w:instrText>
      </w:r>
      <w:r w:rsidR="00D67D1B">
        <w:fldChar w:fldCharType="separate"/>
      </w:r>
      <w:r w:rsidR="006A05A8" w:rsidRPr="006A05A8">
        <w:rPr>
          <w:rFonts w:cs="Arial"/>
          <w:szCs w:val="24"/>
          <w:vertAlign w:val="superscript"/>
        </w:rPr>
        <w:t>69</w:t>
      </w:r>
      <w:r w:rsidR="00D67D1B">
        <w:fldChar w:fldCharType="end"/>
      </w:r>
      <w:r w:rsidR="007353E0">
        <w:t xml:space="preserve"> and </w:t>
      </w:r>
      <w:r w:rsidR="000D6A33">
        <w:t>is</w:t>
      </w:r>
      <w:r w:rsidR="00D67D1B">
        <w:t xml:space="preserve"> not </w:t>
      </w:r>
      <w:r w:rsidR="000D6A33">
        <w:t xml:space="preserve">included in </w:t>
      </w:r>
      <w:r w:rsidR="00D67D1B">
        <w:t xml:space="preserve">subsequent </w:t>
      </w:r>
      <w:r>
        <w:t>descriptions</w:t>
      </w:r>
      <w:r w:rsidR="00D67D1B">
        <w:t>.</w:t>
      </w:r>
      <w:r w:rsidR="00847F0F">
        <w:t xml:space="preserve"> A</w:t>
      </w:r>
      <w:r w:rsidR="00A54DFE">
        <w:t xml:space="preserve"> total of </w:t>
      </w:r>
      <w:r w:rsidR="007353E0">
        <w:t>88.62</w:t>
      </w:r>
      <w:r w:rsidR="00A54DFE">
        <w:t xml:space="preserve">% (n = </w:t>
      </w:r>
      <w:r w:rsidR="007353E0">
        <w:t>148</w:t>
      </w:r>
      <w:r w:rsidR="00A54DFE">
        <w:t xml:space="preserve">) identified a single language for all participants (see </w:t>
      </w:r>
      <w:r w:rsidR="007073FD">
        <w:t xml:space="preserve">Table </w:t>
      </w:r>
      <w:r w:rsidR="00883118">
        <w:t>3</w:t>
      </w:r>
      <w:r w:rsidR="00A54DFE">
        <w:t xml:space="preserve">), with English as the most common language (n = </w:t>
      </w:r>
      <w:r w:rsidR="007353E0">
        <w:t>122</w:t>
      </w:r>
      <w:r w:rsidR="00A54DFE">
        <w:t>).</w:t>
      </w:r>
      <w:r w:rsidR="00D82134">
        <w:t xml:space="preserve"> English</w:t>
      </w:r>
      <w:r w:rsidR="00E450FB">
        <w:t>-</w:t>
      </w:r>
      <w:r>
        <w:t>monolinguals</w:t>
      </w:r>
      <w:r w:rsidR="00A54DFE">
        <w:t xml:space="preserve"> were </w:t>
      </w:r>
      <w:r>
        <w:t>represented</w:t>
      </w:r>
      <w:r w:rsidR="00A54DFE">
        <w:t xml:space="preserve"> in 80.</w:t>
      </w:r>
      <w:r w:rsidR="00E450FB">
        <w:t>2</w:t>
      </w:r>
      <w:r w:rsidR="00D67D1B">
        <w:t>4</w:t>
      </w:r>
      <w:r w:rsidR="00A54DFE">
        <w:t xml:space="preserve">% </w:t>
      </w:r>
      <w:r w:rsidR="00D82134">
        <w:t>(</w:t>
      </w:r>
      <w:r w:rsidR="00D82134" w:rsidRPr="00F75083">
        <w:t>n</w:t>
      </w:r>
      <w:r w:rsidR="00D82134">
        <w:t xml:space="preserve"> = </w:t>
      </w:r>
      <w:r w:rsidR="007353E0">
        <w:t>134</w:t>
      </w:r>
      <w:r w:rsidR="00A54DFE">
        <w:t xml:space="preserve"> articles</w:t>
      </w:r>
      <w:r w:rsidR="00D82134">
        <w:t>)</w:t>
      </w:r>
      <w:r w:rsidR="00A54DFE">
        <w:t xml:space="preserve"> of these articles</w:t>
      </w:r>
      <w:r w:rsidR="00D82134">
        <w:t xml:space="preserve">, </w:t>
      </w:r>
      <w:r w:rsidR="00A54DFE">
        <w:t>with</w:t>
      </w:r>
      <w:r w:rsidR="00D82134">
        <w:t xml:space="preserve"> French</w:t>
      </w:r>
      <w:r w:rsidR="00A54DFE">
        <w:t>-speaking participants being the next most common group</w:t>
      </w:r>
      <w:r w:rsidR="00D82134">
        <w:t xml:space="preserve"> (</w:t>
      </w:r>
      <w:r w:rsidR="00D82134" w:rsidRPr="00A54DFE">
        <w:rPr>
          <w:i/>
        </w:rPr>
        <w:t>n</w:t>
      </w:r>
      <w:r w:rsidR="00D82134">
        <w:t xml:space="preserve"> = </w:t>
      </w:r>
      <w:r w:rsidR="00A54DFE">
        <w:t>8 articles</w:t>
      </w:r>
      <w:r w:rsidR="00D82134">
        <w:t xml:space="preserve">). </w:t>
      </w:r>
      <w:r w:rsidR="00A54DFE">
        <w:t xml:space="preserve">Additionally, </w:t>
      </w:r>
      <w:r w:rsidR="003F525B">
        <w:t>English</w:t>
      </w:r>
      <w:r w:rsidR="00E450FB">
        <w:t>-</w:t>
      </w:r>
      <w:r w:rsidR="00F75083">
        <w:t>monolinguals</w:t>
      </w:r>
      <w:r w:rsidR="003F525B">
        <w:t xml:space="preserve"> </w:t>
      </w:r>
      <w:r w:rsidR="00F23FB2">
        <w:t xml:space="preserve">represented the majority of the participants (&gt; 50%) in </w:t>
      </w:r>
      <w:r w:rsidR="00D67D1B">
        <w:t>79.</w:t>
      </w:r>
      <w:r w:rsidR="00E450FB">
        <w:t>0</w:t>
      </w:r>
      <w:r w:rsidR="00D67D1B">
        <w:t>4</w:t>
      </w:r>
      <w:r w:rsidR="00F23FB2">
        <w:t xml:space="preserve">% (n = </w:t>
      </w:r>
      <w:r w:rsidR="00E450FB">
        <w:t>132</w:t>
      </w:r>
      <w:r w:rsidR="00F23FB2">
        <w:t xml:space="preserve">) of these articles. </w:t>
      </w:r>
      <w:r w:rsidR="00D82134">
        <w:t>Furthermore, English-</w:t>
      </w:r>
      <w:r w:rsidR="00F75083">
        <w:t>monolinguals a</w:t>
      </w:r>
      <w:r w:rsidR="00D82134">
        <w:t xml:space="preserve">ccounted for </w:t>
      </w:r>
      <w:r w:rsidR="00607D6F">
        <w:t>8</w:t>
      </w:r>
      <w:r w:rsidR="009D3B69">
        <w:t>3.5</w:t>
      </w:r>
      <w:r w:rsidR="00E450FB">
        <w:t>0</w:t>
      </w:r>
      <w:r w:rsidR="00D82134">
        <w:t xml:space="preserve">% (n = </w:t>
      </w:r>
      <w:r w:rsidR="009D3B69">
        <w:t>79714</w:t>
      </w:r>
      <w:r w:rsidR="00D82134">
        <w:t xml:space="preserve">) of all participants across the </w:t>
      </w:r>
      <w:r w:rsidR="00D67D1B">
        <w:t>167</w:t>
      </w:r>
      <w:r w:rsidR="00D82134">
        <w:t xml:space="preserve"> articles. </w:t>
      </w:r>
    </w:p>
    <w:p w14:paraId="1A2ED0C9" w14:textId="20E680BF" w:rsidR="00D52DC7" w:rsidRPr="00285A77" w:rsidRDefault="00E450FB" w:rsidP="00571CA6">
      <w:pPr>
        <w:spacing w:line="480" w:lineRule="auto"/>
        <w:ind w:firstLine="720"/>
      </w:pPr>
      <w:r>
        <w:t>Fourteen</w:t>
      </w:r>
      <w:r w:rsidR="00D67D1B">
        <w:t xml:space="preserve"> articles reported participants from two or more language groups. However, only f</w:t>
      </w:r>
      <w:r w:rsidR="001579F4">
        <w:t>our</w:t>
      </w:r>
      <w:r w:rsidR="000B36B4">
        <w:t xml:space="preserve"> articles </w:t>
      </w:r>
      <w:r w:rsidR="00255D91">
        <w:t xml:space="preserve">provided comparisons between </w:t>
      </w:r>
      <w:r w:rsidR="000B36B4">
        <w:t xml:space="preserve">multiple language groups. </w:t>
      </w:r>
      <w:r w:rsidR="001579F4">
        <w:t xml:space="preserve">These </w:t>
      </w:r>
      <w:r w:rsidR="007E4C85">
        <w:t>articles</w:t>
      </w:r>
      <w:r w:rsidR="001579F4">
        <w:t xml:space="preserve"> identified clear differences on neurocognitive test performance between language groups.</w:t>
      </w:r>
      <w:r w:rsidR="00255D91">
        <w:t xml:space="preserve"> </w:t>
      </w:r>
      <w:r w:rsidR="000B36B4">
        <w:t xml:space="preserve">Spanish-English bilinguals </w:t>
      </w:r>
      <w:r w:rsidR="006A4CF7">
        <w:t xml:space="preserve">demonstrated lower performance </w:t>
      </w:r>
      <w:r w:rsidR="00AC0E5B">
        <w:t>on ImPACT, when taking the test in their preferred language</w:t>
      </w:r>
      <w:r w:rsidR="00D67D1B">
        <w:t xml:space="preserve"> (either English or Spanish)</w:t>
      </w:r>
      <w:r w:rsidR="00AC0E5B">
        <w:t xml:space="preserve">, </w:t>
      </w:r>
      <w:r w:rsidR="000B36B4">
        <w:t xml:space="preserve">than </w:t>
      </w:r>
      <w:r w:rsidR="006A4CF7">
        <w:t xml:space="preserve">monolingual </w:t>
      </w:r>
      <w:r w:rsidR="000B36B4">
        <w:t>English-</w:t>
      </w:r>
      <w:r w:rsidR="00AC0E5B">
        <w:t>speaking individuals</w:t>
      </w:r>
      <w:r w:rsidR="006A05A8">
        <w:t>.</w:t>
      </w:r>
      <w:r w:rsidR="00AC0E5B">
        <w:fldChar w:fldCharType="begin"/>
      </w:r>
      <w:r w:rsidR="006A05A8">
        <w:instrText xml:space="preserve"> ADDIN ZOTERO_ITEM CSL_CITATION {"citationID":"l86rr9paa","properties":{"formattedCitation":"{\\rtf \\super 55,61,64\\nosupersub{}}","plainCitation":"55,61,64"},"citationItems":[{"id":4335,"uris":["http://zotero.org/users/1562642/items/F689A7AU"],"uri":["http://zotero.org/users/1562642/items/F689A7AU"],"itemData":{"id":4335,"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4393,"uris":["http://zotero.org/users/1562642/items/EI9BNGMX"],"uri":["http://zotero.org/users/1562642/items/EI9BNGMX"],"itemData":{"id":4393,"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C0E5B">
        <w:fldChar w:fldCharType="separate"/>
      </w:r>
      <w:r w:rsidR="006A05A8" w:rsidRPr="006A05A8">
        <w:rPr>
          <w:rFonts w:cs="Arial"/>
          <w:szCs w:val="24"/>
          <w:vertAlign w:val="superscript"/>
        </w:rPr>
        <w:t>55,61,64</w:t>
      </w:r>
      <w:r w:rsidR="00AC0E5B">
        <w:fldChar w:fldCharType="end"/>
      </w:r>
      <w:r w:rsidR="002A6AF5">
        <w:t xml:space="preserve"> Additionally, bilinguals taking the test in English performed better than those taking it in Spanish.</w:t>
      </w:r>
      <w:r w:rsidR="00AC0E5B">
        <w:t xml:space="preserve"> Furthermore varying test-retest reliability within </w:t>
      </w:r>
      <w:r w:rsidR="001579F4">
        <w:t>language</w:t>
      </w:r>
      <w:r w:rsidR="00AC0E5B">
        <w:t xml:space="preserve"> groups (English, French, Czech, and Swedish) on ImPACT composite scores at baseline and a one-year follow up were observed</w:t>
      </w:r>
      <w:r w:rsidR="006A05A8">
        <w:t>.</w:t>
      </w:r>
      <w:r w:rsidR="00AC0E5B">
        <w:fldChar w:fldCharType="begin"/>
      </w:r>
      <w:r w:rsidR="006A05A8">
        <w:instrText xml:space="preserve"> ADDIN ZOTERO_ITEM CSL_CITATION {"citationID":"14guhgldb1","properties":{"formattedCitation":"{\\rtf \\super 63\\nosupersub{}}","plainCitation":"63"},"citationItems":[{"id":69,"uris":["http://zotero.org/users/1562642/items/DB9I4H4A"],"uri":["http://zotero.org/users/1562642/items/DB9I4H4A"],"itemData":{"id":69,"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schema":"https://github.com/citation-style-language/schema/raw/master/csl-citation.json"} </w:instrText>
      </w:r>
      <w:r w:rsidR="00AC0E5B">
        <w:fldChar w:fldCharType="separate"/>
      </w:r>
      <w:r w:rsidR="006A05A8" w:rsidRPr="006A05A8">
        <w:rPr>
          <w:rFonts w:cs="Arial"/>
          <w:szCs w:val="24"/>
          <w:vertAlign w:val="superscript"/>
        </w:rPr>
        <w:t>63</w:t>
      </w:r>
      <w:r w:rsidR="00AC0E5B">
        <w:fldChar w:fldCharType="end"/>
      </w:r>
      <w:r w:rsidR="00AC0E5B">
        <w:t xml:space="preserve"> However, no between-group comparisons were made to determine whether there were systemat</w:t>
      </w:r>
      <w:r w:rsidR="002A6AF5">
        <w:t>ic differences.</w:t>
      </w:r>
      <w:r w:rsidR="00D52DC7">
        <w:tab/>
      </w:r>
    </w:p>
    <w:p w14:paraId="093473C6" w14:textId="77777777" w:rsidR="006B5F1D" w:rsidRDefault="006B5F1D">
      <w:pPr>
        <w:rPr>
          <w:b/>
        </w:rPr>
      </w:pPr>
      <w:r>
        <w:rPr>
          <w:b/>
        </w:rPr>
        <w:br w:type="page"/>
      </w:r>
    </w:p>
    <w:p w14:paraId="06B208D6" w14:textId="73F14016" w:rsidR="00E542C3" w:rsidRDefault="00281749" w:rsidP="005025B5">
      <w:pPr>
        <w:spacing w:line="480" w:lineRule="auto"/>
        <w:jc w:val="center"/>
        <w:rPr>
          <w:b/>
        </w:rPr>
      </w:pPr>
      <w:r>
        <w:rPr>
          <w:b/>
        </w:rPr>
        <w:lastRenderedPageBreak/>
        <w:t>Summary</w:t>
      </w:r>
    </w:p>
    <w:p w14:paraId="0F471308" w14:textId="6F4FFEC3" w:rsidR="00261582" w:rsidRDefault="00742F3D" w:rsidP="005025B5">
      <w:pPr>
        <w:spacing w:line="480" w:lineRule="auto"/>
      </w:pPr>
      <w:r>
        <w:rPr>
          <w:b/>
        </w:rPr>
        <w:tab/>
      </w:r>
      <w:r w:rsidR="00AC66E1">
        <w:t xml:space="preserve">Concussion </w:t>
      </w:r>
      <w:r w:rsidR="004E2DB1">
        <w:t xml:space="preserve">is </w:t>
      </w:r>
      <w:r w:rsidR="00AC66E1">
        <w:t xml:space="preserve">a public health crisis. </w:t>
      </w:r>
      <w:r w:rsidR="00847F0F">
        <w:t>Objective</w:t>
      </w:r>
      <w:r w:rsidR="00AC66E1">
        <w:t xml:space="preserve">, quantifiable measures of impairment and recovery are essential not only to diagnosing the individual but documenting recovery and making return-to-learn, -play, and </w:t>
      </w:r>
      <w:r w:rsidR="004376AB">
        <w:t>-</w:t>
      </w:r>
      <w:r w:rsidR="00AC66E1">
        <w:t>work decisions</w:t>
      </w:r>
      <w:r w:rsidR="004E2DB1">
        <w:t xml:space="preserve"> as well as </w:t>
      </w:r>
      <w:r w:rsidR="00847F0F">
        <w:t>tracking</w:t>
      </w:r>
      <w:r w:rsidR="004E2DB1">
        <w:t xml:space="preserve"> function over time</w:t>
      </w:r>
      <w:r w:rsidR="00AC66E1">
        <w:t xml:space="preserve">. Among the many documented </w:t>
      </w:r>
      <w:r w:rsidR="00E450FB">
        <w:t>effects of concussion</w:t>
      </w:r>
      <w:r w:rsidR="00AC66E1">
        <w:t>, impairments in memory, executive function, emotional control, decision</w:t>
      </w:r>
      <w:r w:rsidR="00B13672">
        <w:t>-</w:t>
      </w:r>
      <w:r w:rsidR="00AC66E1">
        <w:t xml:space="preserve">making, concentration and attention, and reaction time are frequently observed. Given </w:t>
      </w:r>
      <w:r w:rsidR="00D55086">
        <w:t xml:space="preserve">global patterns of immigration and </w:t>
      </w:r>
      <w:r w:rsidR="00E450FB">
        <w:t>the</w:t>
      </w:r>
      <w:r w:rsidR="00D55086">
        <w:t xml:space="preserve"> subsequent increase</w:t>
      </w:r>
      <w:r w:rsidR="00D22AFC">
        <w:t xml:space="preserve"> in </w:t>
      </w:r>
      <w:r w:rsidR="00E450FB">
        <w:t xml:space="preserve"> </w:t>
      </w:r>
      <w:r w:rsidR="009707AF">
        <w:t xml:space="preserve">cultural and linguistic diversity in </w:t>
      </w:r>
      <w:r w:rsidR="00D55086">
        <w:t>destination count</w:t>
      </w:r>
      <w:r w:rsidR="006A05A8">
        <w:t>ries, such as the United States,</w:t>
      </w:r>
      <w:r w:rsidR="00D55086">
        <w:fldChar w:fldCharType="begin"/>
      </w:r>
      <w:r w:rsidR="006A05A8">
        <w:instrText xml:space="preserve"> ADDIN ZOTERO_ITEM CSL_CITATION {"citationID":"a18e0itlact","properties":{"formattedCitation":"{\\rtf \\super 23\\nosupersub{}}","plainCitation":"23"},"citationItems":[{"id":17,"uris":["http://zotero.org/users/1562642/items/52UQ9B5G"],"uri":["http://zotero.org/users/1562642/items/52UQ9B5G"],"itemData":{"id":17,"type":"article","title":"2015 Global Migration Trends Factsheet","URL":"http://gmdac.iom.int/global-migration-trends-factsheet","author":[{"literal":"The International Organization for Migration"}],"issued":{"date-parts":[["2017"]]}}}],"schema":"https://github.com/citation-style-language/schema/raw/master/csl-citation.json"} </w:instrText>
      </w:r>
      <w:r w:rsidR="00D55086">
        <w:fldChar w:fldCharType="separate"/>
      </w:r>
      <w:r w:rsidR="006A05A8" w:rsidRPr="006A05A8">
        <w:rPr>
          <w:rFonts w:cs="Arial"/>
          <w:szCs w:val="24"/>
          <w:vertAlign w:val="superscript"/>
        </w:rPr>
        <w:t>23</w:t>
      </w:r>
      <w:r w:rsidR="00D55086">
        <w:fldChar w:fldCharType="end"/>
      </w:r>
      <w:r w:rsidR="009707AF">
        <w:t xml:space="preserve"> </w:t>
      </w:r>
      <w:r w:rsidR="00AC66E1">
        <w:t xml:space="preserve">there is the reasonable necessity for measures </w:t>
      </w:r>
      <w:r w:rsidR="00840DAF">
        <w:t>that</w:t>
      </w:r>
      <w:r w:rsidR="00AC66E1">
        <w:t xml:space="preserve"> are sensitive to these neurocognitive deficits while accounting for racial, </w:t>
      </w:r>
      <w:r w:rsidR="00840DAF">
        <w:t>cultural/ethnic</w:t>
      </w:r>
      <w:r w:rsidR="00AC66E1">
        <w:t xml:space="preserve">, and linguistic characteristics of the participant or patient. </w:t>
      </w:r>
    </w:p>
    <w:p w14:paraId="55B61B1D" w14:textId="6800E39C" w:rsidR="00EF1B42" w:rsidRDefault="00EF1B42" w:rsidP="005025B5">
      <w:pPr>
        <w:spacing w:line="480" w:lineRule="auto"/>
        <w:ind w:firstLine="720"/>
      </w:pPr>
      <w:r>
        <w:t>Desp</w:t>
      </w:r>
      <w:r w:rsidR="00D67D1B">
        <w:t>ite such diversity, fewer than 4</w:t>
      </w:r>
      <w:r>
        <w:t xml:space="preserve">0% of the </w:t>
      </w:r>
      <w:r w:rsidR="007E4C85">
        <w:t>articles</w:t>
      </w:r>
      <w:r>
        <w:t xml:space="preserve"> </w:t>
      </w:r>
      <w:r w:rsidR="00D67D1B">
        <w:t>identified in this review r</w:t>
      </w:r>
      <w:r>
        <w:t>eport</w:t>
      </w:r>
      <w:r w:rsidR="00D67D1B">
        <w:t>ed</w:t>
      </w:r>
      <w:r>
        <w:t xml:space="preserve"> </w:t>
      </w:r>
      <w:r w:rsidR="00261582">
        <w:t xml:space="preserve">participant </w:t>
      </w:r>
      <w:r w:rsidR="004E2DB1">
        <w:t>characteristics</w:t>
      </w:r>
      <w:r w:rsidR="00261582">
        <w:t xml:space="preserve"> with respect to race, culture/ethnicity, or language</w:t>
      </w:r>
      <w:r>
        <w:t>.</w:t>
      </w:r>
      <w:r w:rsidR="00C01F1E">
        <w:t xml:space="preserve"> Of these </w:t>
      </w:r>
      <w:r w:rsidR="007E4C85">
        <w:t>articles</w:t>
      </w:r>
      <w:r w:rsidR="00C01F1E">
        <w:t xml:space="preserve">, </w:t>
      </w:r>
      <w:r w:rsidR="005C63A6">
        <w:t xml:space="preserve">White </w:t>
      </w:r>
      <w:r w:rsidR="00C01F1E">
        <w:t xml:space="preserve">or English-speaking participants are the majority of, or only, participants in </w:t>
      </w:r>
      <w:r w:rsidR="00D67D1B">
        <w:t>approximately 80</w:t>
      </w:r>
      <w:r w:rsidR="00C01F1E">
        <w:t xml:space="preserve">%. Furthermore, </w:t>
      </w:r>
      <w:r w:rsidR="00847F0F">
        <w:t>only</w:t>
      </w:r>
      <w:r w:rsidR="00C01F1E">
        <w:t xml:space="preserve"> </w:t>
      </w:r>
      <w:r w:rsidR="00D67D1B">
        <w:t>2</w:t>
      </w:r>
      <w:r w:rsidR="00C01F1E">
        <w:t xml:space="preserve">% of the </w:t>
      </w:r>
      <w:r w:rsidR="007E4C85">
        <w:t>articles</w:t>
      </w:r>
      <w:r w:rsidR="00C01F1E">
        <w:t xml:space="preserve"> </w:t>
      </w:r>
      <w:r>
        <w:t>account</w:t>
      </w:r>
      <w:r w:rsidR="00847F0F">
        <w:t>ed</w:t>
      </w:r>
      <w:r>
        <w:t xml:space="preserve"> for these demograph</w:t>
      </w:r>
      <w:r w:rsidR="00261582">
        <w:t xml:space="preserve">ics in the data analyses. Consequently, the external generalizability of the results of the majority of the </w:t>
      </w:r>
      <w:r w:rsidR="007E4C85">
        <w:t>articles</w:t>
      </w:r>
      <w:r w:rsidR="00261582">
        <w:t xml:space="preserve"> </w:t>
      </w:r>
      <w:r w:rsidR="004B28FB">
        <w:t xml:space="preserve">identified here </w:t>
      </w:r>
      <w:r w:rsidR="00D67D1B">
        <w:t>is limited</w:t>
      </w:r>
      <w:r w:rsidR="00261582">
        <w:t xml:space="preserve">. Furthermore, the effects of concussion on neurocognitive test outcomes in diverse populations is unclear. </w:t>
      </w:r>
    </w:p>
    <w:p w14:paraId="2AC8454E" w14:textId="5951D429" w:rsidR="00DF234C" w:rsidRDefault="00261582" w:rsidP="005025B5">
      <w:pPr>
        <w:spacing w:line="480" w:lineRule="auto"/>
      </w:pPr>
      <w:r>
        <w:tab/>
      </w:r>
      <w:r w:rsidR="00DF234C">
        <w:t>I</w:t>
      </w:r>
      <w:r w:rsidR="00D22AFC">
        <w:t xml:space="preserve">nterpreting </w:t>
      </w:r>
      <w:r w:rsidR="00DF234C">
        <w:t>neurocognitive test results</w:t>
      </w:r>
      <w:r w:rsidR="00AC66E1">
        <w:t xml:space="preserve">, particularly ImPACT, </w:t>
      </w:r>
      <w:r w:rsidR="00847F0F">
        <w:t xml:space="preserve">for </w:t>
      </w:r>
      <w:r w:rsidR="00AC66E1">
        <w:t>individual</w:t>
      </w:r>
      <w:r w:rsidR="009707AF">
        <w:t>s from</w:t>
      </w:r>
      <w:r w:rsidR="00E450FB">
        <w:t xml:space="preserve"> </w:t>
      </w:r>
      <w:r w:rsidR="00DF234C">
        <w:t xml:space="preserve">non-White, </w:t>
      </w:r>
      <w:r w:rsidR="00E450FB">
        <w:t>non-English speaking</w:t>
      </w:r>
      <w:r w:rsidR="009707AF">
        <w:t xml:space="preserve"> populations</w:t>
      </w:r>
      <w:r w:rsidR="00E450FB">
        <w:t xml:space="preserve"> </w:t>
      </w:r>
      <w:r w:rsidR="00DF234C">
        <w:t>merits caution.</w:t>
      </w:r>
      <w:r w:rsidR="0086208B">
        <w:t xml:space="preserve"> </w:t>
      </w:r>
      <w:r w:rsidR="00AC66E1">
        <w:t>Specifically, Spanish-English bilinguals</w:t>
      </w:r>
      <w:r w:rsidR="0086208B">
        <w:t xml:space="preserve"> </w:t>
      </w:r>
      <w:r w:rsidR="00D22AFC">
        <w:t>de</w:t>
      </w:r>
      <w:r w:rsidR="0086208B">
        <w:t>m</w:t>
      </w:r>
      <w:r w:rsidR="00D22AFC">
        <w:t>onstrate lower</w:t>
      </w:r>
      <w:r w:rsidR="00AC66E1">
        <w:t xml:space="preserve"> perform</w:t>
      </w:r>
      <w:r w:rsidR="00D22AFC">
        <w:t>ance</w:t>
      </w:r>
      <w:r w:rsidR="00AC66E1">
        <w:t xml:space="preserve"> regardless of </w:t>
      </w:r>
      <w:r w:rsidR="00AF1261">
        <w:t>test language</w:t>
      </w:r>
      <w:r w:rsidR="00AC66E1">
        <w:t xml:space="preserve"> (Spanish or English) than their English-only counte</w:t>
      </w:r>
      <w:r w:rsidR="00AF1261">
        <w:t>rparts</w:t>
      </w:r>
      <w:r w:rsidR="00DF234C">
        <w:t>.</w:t>
      </w:r>
      <w:r w:rsidR="00AF1261">
        <w:t xml:space="preserve"> </w:t>
      </w:r>
      <w:r w:rsidR="00DF234C">
        <w:t>However,</w:t>
      </w:r>
      <w:r w:rsidR="00AF1261">
        <w:t xml:space="preserve"> taking the test in English consistently yields higher scores</w:t>
      </w:r>
      <w:r w:rsidR="006A05A8">
        <w:t>.</w:t>
      </w:r>
      <w:r w:rsidR="00AF1261">
        <w:fldChar w:fldCharType="begin"/>
      </w:r>
      <w:r w:rsidR="006A05A8">
        <w:instrText xml:space="preserve"> ADDIN ZOTERO_ITEM CSL_CITATION {"citationID":"qji14uab2","properties":{"formattedCitation":"{\\rtf \\super 55,61,64\\nosupersub{}}","plainCitation":"55,61,64"},"citationItems":[{"id":4335,"uris":["http://zotero.org/users/1562642/items/F689A7AU"],"uri":["http://zotero.org/users/1562642/items/F689A7AU"],"itemData":{"id":4335,"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4393,"uris":["http://zotero.org/users/1562642/items/EI9BNGMX"],"uri":["http://zotero.org/users/1562642/items/EI9BNGMX"],"itemData":{"id":4393,"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F1261">
        <w:fldChar w:fldCharType="separate"/>
      </w:r>
      <w:r w:rsidR="006A05A8" w:rsidRPr="006A05A8">
        <w:rPr>
          <w:rFonts w:cs="Arial"/>
          <w:szCs w:val="24"/>
          <w:vertAlign w:val="superscript"/>
        </w:rPr>
        <w:t>55,61,64</w:t>
      </w:r>
      <w:r w:rsidR="00AF1261">
        <w:fldChar w:fldCharType="end"/>
      </w:r>
      <w:r w:rsidR="00AF1261">
        <w:t xml:space="preserve"> This is true even when bilingual individuals take </w:t>
      </w:r>
      <w:r w:rsidR="00AF1261">
        <w:lastRenderedPageBreak/>
        <w:t>the test in the</w:t>
      </w:r>
      <w:r w:rsidR="00847F0F">
        <w:t>ir preferred</w:t>
      </w:r>
      <w:r w:rsidR="00AF1261">
        <w:t xml:space="preserve"> language</w:t>
      </w:r>
      <w:r w:rsidR="006A05A8">
        <w:t>.</w:t>
      </w:r>
      <w:r w:rsidR="00AF1261">
        <w:fldChar w:fldCharType="begin"/>
      </w:r>
      <w:r w:rsidR="006A05A8">
        <w:instrText xml:space="preserve"> ADDIN ZOTERO_ITEM CSL_CITATION {"citationID":"jlodgoeuc","properties":{"formattedCitation":"{\\rtf \\super 55\\nosupersub{}}","plainCitation":"55"},"citationItems":[{"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F1261">
        <w:fldChar w:fldCharType="separate"/>
      </w:r>
      <w:r w:rsidR="006A05A8" w:rsidRPr="006A05A8">
        <w:rPr>
          <w:rFonts w:cs="Arial"/>
          <w:szCs w:val="24"/>
          <w:vertAlign w:val="superscript"/>
        </w:rPr>
        <w:t>55</w:t>
      </w:r>
      <w:r w:rsidR="00AF1261">
        <w:fldChar w:fldCharType="end"/>
      </w:r>
      <w:r w:rsidR="00AF1261">
        <w:t xml:space="preserve"> </w:t>
      </w:r>
      <w:r w:rsidR="007126CC">
        <w:t>The mechanisms for such differences remain unclear</w:t>
      </w:r>
      <w:r w:rsidR="00D55086">
        <w:t>, though education, acculturation, cultural</w:t>
      </w:r>
      <w:r w:rsidR="00D22AFC">
        <w:t xml:space="preserve"> bias</w:t>
      </w:r>
      <w:r w:rsidR="00D55086">
        <w:t>, and test translation are all plausible explanations</w:t>
      </w:r>
      <w:r w:rsidR="006A05A8">
        <w:t>.</w:t>
      </w:r>
      <w:r w:rsidR="00D55086">
        <w:fldChar w:fldCharType="begin"/>
      </w:r>
      <w:r w:rsidR="006A05A8">
        <w:instrText xml:space="preserve"> ADDIN ZOTERO_ITEM CSL_CITATION {"citationID":"ak25temf0h","properties":{"formattedCitation":"{\\rtf \\super 13,17,22,55,61,64\\nosupersub{}}","plainCitation":"13,17,22,55,61,64"},"citationItems":[{"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393,"uris":["http://zotero.org/users/1562642/items/EI9BNGMX"],"uri":["http://zotero.org/users/1562642/items/EI9BNGMX"],"itemData":{"id":4393,"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335,"uris":["http://zotero.org/users/1562642/items/F689A7AU"],"uri":["http://zotero.org/users/1562642/items/F689A7AU"],"itemData":{"id":4335,"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15,"uris":["http://zotero.org/users/1562642/items/3EI2HC36"],"uri":["http://zotero.org/users/1562642/items/3EI2HC36"],"itemData":{"id":15,"type":"article-journal","title":"Neuropsychological training and practices with Hispanics: A national survey","container-title":"The Clinical Neuropsychologist","page":"229-243","volume":"11","issue":"3","source":"Taylor and Francis+NEJM","abstract":"A comprehensive survey was conducted among neuropsychologists in the United States to examine the past training and current practices of respondents with Hispanic populations. The results indicated that clinical neuropsychologists in the US provide both assessment and treatment services to Hispanics, yet report inadequate preparation to work with this population. Generally, these neuropsychologists did not consider themselves competent to work with Hispanics and requested additional training in the provision of services to Hispanics. In addition, (1) the respondents believe that clinical neuropsychology has paid little attention to cultural factors; and (2) respondents reported that they had virtually no exposure to Hispanic clinical supervisors. The best predictors of self-rated competence for work with Hispanics were related to clinical training. The findings are discussed in light of future recommendations for training and research.","DOI":"10.1080/13854049708400451","ISSN":"1385-4046","shortTitle":"Neuropsychological training and practices with hispanics","author":[{"family":"Echemendia","given":"Ruben J."},{"family":"Harris","given":"Josette G."},{"family":"Congett","given":"Sylvia M."},{"family":"Diaz","given":"M. Leonor"},{"family":"Puente","given":"Antonio E."}],"issued":{"date-parts":[["1997",8,1]]}}},{"id":25,"uris":["http://zotero.org/users/1562642/items/AK3P39GP"],"uri":["http://zotero.org/users/1562642/items/AK3P39GP"],"itemData":{"id":25,"type":"article-journal","title":"Cross-cultural neuropsychological assessment: A comparison of randomly selected, demographically matched cohorts of English-and Spanish-speaking older adults","container-title":"Journal of Clinical and Experimental Neuropsychology","page":"331-339","volume":"19","issue":"3","source":"Taylor and Francis+NEJM","abstract":"As the US population of elderly Hispanics continues to grow, there is an increasingly greater need for neuropsychological measures that are appropriate for assessing Spanish-speaking elders. The current study compared the performance of randomly selected, community-based samples of English-and Spanish-speaking elders on a brief neuropsychological test battery. Subject groups were matched for age and education. Multivariate analysis indicated significant group differences on the test battery. English and Spanish speakers scored comparably on many language-based tasks, but Spanish speakers scored significantly lower on almost all of the nonverbal measures. Significant group differences were observed on multiple-choice matching and recognition memory for stimuli from the Benton Visual Retention Test, as well as on Identities and Oddities from the Mattis Dementia Rating Scale, category fluency, and Complex Ideational Material from the Boston Diagnostic Aphasia Examination (BDAE). Results suggest that caution is warranted when using nonverbal as well as verbal measures to assess non-English-speaking individuals.","DOI":"10.1080/01688639708403862","ISSN":"1380-3395","note":"PMID: 9268808","shortTitle":"Cross-cultural neuropsychological assessment","author":[{"family":"Jacobs","given":"Diane M."},{"family":"Sano","given":"Mary"},{"family":"Albert","given":"Steven"},{"family":"Schofield","given":"Peter"},{"family":"Dooneief","given":"George"},{"family":"Stern","given":"Yaakov"}],"issued":{"date-parts":[["1997",6,1]]}}},{"id":315,"uris":["http://zotero.org/users/1562642/items/Z8VP2X9M"],"uri":["http://zotero.org/users/1562642/items/Z8VP2X9M"],"itemData":{"id":315,"type":"article-journal","title":"Cultural values underlying psychometric cognitive testing","container-title":"Neuropsychology review","page":"185–195","volume":"15","issue":"4","source":"Google Scholar","author":[{"family":"Ardila","given":"Alfredo"}],"issued":{"date-parts":[["2005"]]}}}],"schema":"https://github.com/citation-style-language/schema/raw/master/csl-citation.json"} </w:instrText>
      </w:r>
      <w:r w:rsidR="00D55086">
        <w:fldChar w:fldCharType="separate"/>
      </w:r>
      <w:r w:rsidR="006A05A8" w:rsidRPr="006A05A8">
        <w:rPr>
          <w:rFonts w:cs="Arial"/>
          <w:szCs w:val="24"/>
          <w:vertAlign w:val="superscript"/>
        </w:rPr>
        <w:t>13,17,22,55,61,64</w:t>
      </w:r>
      <w:r w:rsidR="00D55086">
        <w:fldChar w:fldCharType="end"/>
      </w:r>
    </w:p>
    <w:p w14:paraId="5723A331" w14:textId="003E2A76" w:rsidR="00D00793" w:rsidRDefault="00DF234C" w:rsidP="00DF234C">
      <w:pPr>
        <w:spacing w:line="480" w:lineRule="auto"/>
        <w:ind w:firstLine="720"/>
      </w:pPr>
      <w:r>
        <w:t xml:space="preserve">Furthermore, ImPACT </w:t>
      </w:r>
      <w:r w:rsidR="005471F5">
        <w:t>term test-retest reliability</w:t>
      </w:r>
      <w:r>
        <w:t xml:space="preserve"> for various cultural and linguistic groups</w:t>
      </w:r>
      <w:r w:rsidR="005471F5">
        <w:t xml:space="preserve"> may vary</w:t>
      </w:r>
      <w:r>
        <w:t xml:space="preserve"> as well</w:t>
      </w:r>
      <w:r w:rsidR="005471F5">
        <w:t xml:space="preserve"> </w:t>
      </w:r>
      <w:r w:rsidR="002A6AF5">
        <w:t>bas</w:t>
      </w:r>
      <w:r>
        <w:t>ed on</w:t>
      </w:r>
      <w:r w:rsidR="002A6AF5">
        <w:t xml:space="preserve"> different within-group intr</w:t>
      </w:r>
      <w:r w:rsidR="006A05A8">
        <w:t>aclass correlation coefficients.</w:t>
      </w:r>
      <w:r w:rsidR="002A6AF5">
        <w:fldChar w:fldCharType="begin"/>
      </w:r>
      <w:r w:rsidR="006A05A8">
        <w:instrText xml:space="preserve"> ADDIN ZOTERO_ITEM CSL_CITATION {"citationID":"1jl80ishll","properties":{"formattedCitation":"{\\rtf \\super 63,68\\nosupersub{}}","plainCitation":"63,68"},"citationItems":[{"id":69,"uris":["http://zotero.org/users/1562642/items/DB9I4H4A"],"uri":["http://zotero.org/users/1562642/items/DB9I4H4A"],"itemData":{"id":69,"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id":73,"uris":["http://zotero.org/users/1562642/items/AG4TXDJQ"],"uri":["http://zotero.org/users/1562642/items/AG4TXDJQ"],"itemData":{"id":73,"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002A6AF5">
        <w:fldChar w:fldCharType="separate"/>
      </w:r>
      <w:r w:rsidR="006A05A8" w:rsidRPr="006A05A8">
        <w:rPr>
          <w:rFonts w:cs="Arial"/>
          <w:szCs w:val="24"/>
          <w:vertAlign w:val="superscript"/>
        </w:rPr>
        <w:t>63,68</w:t>
      </w:r>
      <w:r w:rsidR="002A6AF5">
        <w:fldChar w:fldCharType="end"/>
      </w:r>
      <w:r w:rsidR="005471F5">
        <w:t xml:space="preserve"> </w:t>
      </w:r>
      <w:r w:rsidR="002A6AF5">
        <w:t>H</w:t>
      </w:r>
      <w:r w:rsidR="005471F5">
        <w:t xml:space="preserve">owever, no between-group </w:t>
      </w:r>
      <w:r>
        <w:t>studies</w:t>
      </w:r>
      <w:r w:rsidR="005471F5">
        <w:t xml:space="preserve"> have fully explore</w:t>
      </w:r>
      <w:r>
        <w:t>d</w:t>
      </w:r>
      <w:r w:rsidR="005471F5">
        <w:t xml:space="preserve"> this. </w:t>
      </w:r>
      <w:r>
        <w:t>Finally</w:t>
      </w:r>
      <w:r w:rsidR="00AF1261">
        <w:t>, there is evidence of increased symptom-reporting</w:t>
      </w:r>
      <w:r w:rsidR="00AF1261">
        <w:fldChar w:fldCharType="begin"/>
      </w:r>
      <w:r w:rsidR="006A05A8">
        <w:instrText xml:space="preserve"> ADDIN ZOTERO_ITEM CSL_CITATION {"citationID":"22h3u16uj3","properties":{"formattedCitation":"{\\rtf \\super 56\\nosupersub{}}","plainCitation":"56"},"citationItems":[{"id":4183,"uris":["http://zotero.org/users/1562642/items/UWBB5IC5"],"uri":["http://zotero.org/users/1562642/items/UWBB5IC5"],"itemData":{"id":4183,"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AF1261">
        <w:fldChar w:fldCharType="separate"/>
      </w:r>
      <w:r w:rsidR="006A05A8" w:rsidRPr="006A05A8">
        <w:rPr>
          <w:rFonts w:cs="Arial"/>
          <w:szCs w:val="24"/>
          <w:vertAlign w:val="superscript"/>
        </w:rPr>
        <w:t>56</w:t>
      </w:r>
      <w:r w:rsidR="00AF1261">
        <w:fldChar w:fldCharType="end"/>
      </w:r>
      <w:r w:rsidR="00AF1261">
        <w:t xml:space="preserve"> and increased likelihood of cognitive impairment</w:t>
      </w:r>
      <w:r w:rsidR="00AF1261">
        <w:fldChar w:fldCharType="begin"/>
      </w:r>
      <w:r w:rsidR="006A05A8">
        <w:instrText xml:space="preserve"> ADDIN ZOTERO_ITEM CSL_CITATION {"citationID":"WO2jHNC6","properties":{"formattedCitation":"{\\rtf \\super 42\\nosupersub{}}","plainCitation":"42"},"citationItems":[{"id":4374,"uris":["http://zotero.org/users/1562642/items/PIUDATJM"],"uri":["http://zotero.org/users/1562642/items/PIUDATJM"],"itemData":{"id":4374,"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AF1261">
        <w:fldChar w:fldCharType="separate"/>
      </w:r>
      <w:r w:rsidR="006A05A8" w:rsidRPr="006A05A8">
        <w:rPr>
          <w:rFonts w:cs="Arial"/>
          <w:szCs w:val="24"/>
          <w:vertAlign w:val="superscript"/>
        </w:rPr>
        <w:t>42</w:t>
      </w:r>
      <w:r w:rsidR="00AF1261">
        <w:fldChar w:fldCharType="end"/>
      </w:r>
      <w:r w:rsidR="005471F5">
        <w:t xml:space="preserve"> in non-American </w:t>
      </w:r>
      <w:r w:rsidR="00D22AFC">
        <w:t>and</w:t>
      </w:r>
      <w:r w:rsidR="005471F5">
        <w:t xml:space="preserve"> non-White samples, respectively. </w:t>
      </w:r>
      <w:r w:rsidR="000E3DD3">
        <w:t xml:space="preserve"> </w:t>
      </w:r>
    </w:p>
    <w:p w14:paraId="67955312" w14:textId="62624C7F" w:rsidR="005471F5" w:rsidRDefault="009707AF" w:rsidP="005025B5">
      <w:pPr>
        <w:spacing w:line="480" w:lineRule="auto"/>
        <w:ind w:firstLine="720"/>
      </w:pPr>
      <w:r>
        <w:t>T</w:t>
      </w:r>
      <w:r w:rsidR="00464E8E">
        <w:t xml:space="preserve">he lack of reporting </w:t>
      </w:r>
      <w:r w:rsidR="004E2DB1">
        <w:t xml:space="preserve">of </w:t>
      </w:r>
      <w:r w:rsidR="00464E8E">
        <w:t>race, culture/ethnicity, and language</w:t>
      </w:r>
      <w:r w:rsidR="00D22AFC">
        <w:t xml:space="preserve">s spoken by the participants </w:t>
      </w:r>
      <w:r w:rsidR="00464E8E">
        <w:t xml:space="preserve">is problematic in </w:t>
      </w:r>
      <w:r w:rsidR="004376AB">
        <w:t xml:space="preserve">three </w:t>
      </w:r>
      <w:r w:rsidR="00464E8E">
        <w:t xml:space="preserve">ways. First, it does not permit the reader to gauge the representativeness of the samples drawn. </w:t>
      </w:r>
      <w:r w:rsidR="004376AB">
        <w:t>Second</w:t>
      </w:r>
      <w:r w:rsidR="00464E8E">
        <w:t>, it does not permit the reader to judge the populations on whom the results are valid</w:t>
      </w:r>
      <w:r w:rsidR="008947C8">
        <w:t xml:space="preserve"> and generalizable</w:t>
      </w:r>
      <w:r w:rsidR="00464E8E">
        <w:t xml:space="preserve">. </w:t>
      </w:r>
      <w:r w:rsidR="004376AB">
        <w:t>Third</w:t>
      </w:r>
      <w:r w:rsidR="00464E8E">
        <w:t>, it does not allow for testing and evaluating outcomes for differences across racial, cultural/ethnic, and linguistic populations.</w:t>
      </w:r>
    </w:p>
    <w:p w14:paraId="18C91A7A" w14:textId="06E5EAE2" w:rsidR="00464E8E" w:rsidRDefault="005471F5" w:rsidP="005025B5">
      <w:pPr>
        <w:spacing w:line="480" w:lineRule="auto"/>
        <w:rPr>
          <w:b/>
        </w:rPr>
      </w:pPr>
      <w:r>
        <w:rPr>
          <w:b/>
        </w:rPr>
        <w:t>Recommendations</w:t>
      </w:r>
      <w:r w:rsidRPr="005471F5">
        <w:rPr>
          <w:b/>
        </w:rPr>
        <w:t xml:space="preserve"> for Research </w:t>
      </w:r>
    </w:p>
    <w:p w14:paraId="3FBB5921" w14:textId="79C6F362" w:rsidR="007751AC" w:rsidRDefault="00464E8E" w:rsidP="005025B5">
      <w:pPr>
        <w:spacing w:line="480" w:lineRule="auto"/>
      </w:pPr>
      <w:r>
        <w:rPr>
          <w:b/>
        </w:rPr>
        <w:tab/>
      </w:r>
      <w:r>
        <w:t xml:space="preserve">In light of these findings, two recommendations for </w:t>
      </w:r>
      <w:r w:rsidR="004376AB">
        <w:t xml:space="preserve">future </w:t>
      </w:r>
      <w:r>
        <w:t>research</w:t>
      </w:r>
      <w:r w:rsidR="00B13672">
        <w:t xml:space="preserve"> </w:t>
      </w:r>
      <w:r w:rsidR="004376AB">
        <w:t>emerge</w:t>
      </w:r>
      <w:r>
        <w:t xml:space="preserve">. First, researchers </w:t>
      </w:r>
      <w:r w:rsidR="00B13672">
        <w:t xml:space="preserve">should </w:t>
      </w:r>
      <w:r>
        <w:t xml:space="preserve">begin to </w:t>
      </w:r>
      <w:r w:rsidR="008947C8">
        <w:t xml:space="preserve">obtain and </w:t>
      </w:r>
      <w:r>
        <w:t xml:space="preserve">document </w:t>
      </w:r>
      <w:r w:rsidR="00BB1290">
        <w:t xml:space="preserve">the </w:t>
      </w:r>
      <w:r>
        <w:t xml:space="preserve">race, culture/ethnicity, and language (primary, bilingual status) of participants. Doing so will allow for better </w:t>
      </w:r>
      <w:r w:rsidR="009707AF">
        <w:t>external gener</w:t>
      </w:r>
      <w:r w:rsidR="0012495A">
        <w:t>alizability</w:t>
      </w:r>
      <w:r w:rsidR="008947C8">
        <w:t xml:space="preserve"> and</w:t>
      </w:r>
      <w:r w:rsidR="0012495A">
        <w:t xml:space="preserve"> facilitate comparisons between </w:t>
      </w:r>
      <w:r w:rsidR="007E4C85">
        <w:t>articles</w:t>
      </w:r>
      <w:r w:rsidR="00BB1290">
        <w:t>.</w:t>
      </w:r>
      <w:r w:rsidR="009707AF">
        <w:t xml:space="preserve"> </w:t>
      </w:r>
      <w:r w:rsidR="005A0176">
        <w:t>Furthermore, reporting these demographic</w:t>
      </w:r>
      <w:r w:rsidR="005C63A6">
        <w:t xml:space="preserve"> </w:t>
      </w:r>
      <w:r w:rsidR="008947C8">
        <w:t xml:space="preserve">variables </w:t>
      </w:r>
      <w:r w:rsidR="001579F4">
        <w:t>may</w:t>
      </w:r>
      <w:r w:rsidR="005A0176">
        <w:t xml:space="preserve"> enable researchers to </w:t>
      </w:r>
      <w:r w:rsidR="001579F4">
        <w:t xml:space="preserve">identify correlates and </w:t>
      </w:r>
      <w:r w:rsidR="008947C8">
        <w:t xml:space="preserve">etiology </w:t>
      </w:r>
      <w:r w:rsidR="001579F4">
        <w:t xml:space="preserve">of performance differences on neurocognitive tests when participant outcomes are not homogenous or conflict with reported normative data. </w:t>
      </w:r>
      <w:r>
        <w:t xml:space="preserve">Additionally, researchers should </w:t>
      </w:r>
      <w:r>
        <w:lastRenderedPageBreak/>
        <w:t xml:space="preserve">endeavor </w:t>
      </w:r>
      <w:r w:rsidR="00B13672">
        <w:t xml:space="preserve">to recruit </w:t>
      </w:r>
      <w:r w:rsidR="00602BF1">
        <w:t>country-specific representative samples, given global</w:t>
      </w:r>
      <w:r w:rsidR="00847F0F">
        <w:t xml:space="preserve"> immigration</w:t>
      </w:r>
      <w:r w:rsidR="00602BF1">
        <w:t xml:space="preserve"> trend</w:t>
      </w:r>
      <w:r w:rsidR="00847F0F">
        <w:t>s</w:t>
      </w:r>
      <w:r w:rsidR="006A05A8">
        <w:t>.</w:t>
      </w:r>
      <w:r w:rsidR="00602BF1">
        <w:fldChar w:fldCharType="begin"/>
      </w:r>
      <w:r w:rsidR="006A05A8">
        <w:instrText xml:space="preserve"> ADDIN ZOTERO_ITEM CSL_CITATION {"citationID":"adldbm40ck","properties":{"formattedCitation":"{\\rtf \\super 23\\nosupersub{}}","plainCitation":"23"},"citationItems":[{"id":17,"uris":["http://zotero.org/users/1562642/items/52UQ9B5G"],"uri":["http://zotero.org/users/1562642/items/52UQ9B5G"],"itemData":{"id":17,"type":"article","title":"2015 Global Migration Trends Factsheet","URL":"http://gmdac.iom.int/global-migration-trends-factsheet","author":[{"literal":"The International Organization for Migration"}],"issued":{"date-parts":[["2017"]]}}}],"schema":"https://github.com/citation-style-language/schema/raw/master/csl-citation.json"} </w:instrText>
      </w:r>
      <w:r w:rsidR="00602BF1">
        <w:fldChar w:fldCharType="separate"/>
      </w:r>
      <w:r w:rsidR="006A05A8" w:rsidRPr="006A05A8">
        <w:rPr>
          <w:rFonts w:cs="Arial"/>
          <w:szCs w:val="24"/>
          <w:vertAlign w:val="superscript"/>
        </w:rPr>
        <w:t>23</w:t>
      </w:r>
      <w:r w:rsidR="00602BF1">
        <w:fldChar w:fldCharType="end"/>
      </w:r>
      <w:r w:rsidR="007751AC">
        <w:t xml:space="preserve"> This will help ensure greater applicability </w:t>
      </w:r>
      <w:r w:rsidR="00B13672">
        <w:t xml:space="preserve">of the findings to </w:t>
      </w:r>
      <w:r w:rsidR="007751AC">
        <w:t>the general population.</w:t>
      </w:r>
    </w:p>
    <w:p w14:paraId="3AAC5947" w14:textId="3B0D62D4" w:rsidR="007751AC" w:rsidRDefault="007751AC" w:rsidP="005025B5">
      <w:pPr>
        <w:spacing w:line="480" w:lineRule="auto"/>
      </w:pPr>
      <w:r>
        <w:tab/>
        <w:t xml:space="preserve">Second, </w:t>
      </w:r>
      <w:r w:rsidR="008947C8">
        <w:t xml:space="preserve">future </w:t>
      </w:r>
      <w:r>
        <w:t>research</w:t>
      </w:r>
      <w:r w:rsidR="008947C8">
        <w:t xml:space="preserve"> should investigate </w:t>
      </w:r>
      <w:r>
        <w:t>differences in neurocognitive outcomes</w:t>
      </w:r>
      <w:r w:rsidR="00C15D6A">
        <w:t xml:space="preserve"> of </w:t>
      </w:r>
      <w:r w:rsidR="008947C8">
        <w:t xml:space="preserve">various </w:t>
      </w:r>
      <w:r w:rsidR="00C15D6A">
        <w:t>populations</w:t>
      </w:r>
      <w:r w:rsidR="00602BF1">
        <w:t xml:space="preserve"> with respect to concussion</w:t>
      </w:r>
      <w:r>
        <w:t>. There is limited</w:t>
      </w:r>
      <w:r w:rsidR="00C15D6A">
        <w:t xml:space="preserve"> </w:t>
      </w:r>
      <w:r w:rsidR="008947C8">
        <w:t xml:space="preserve">yet </w:t>
      </w:r>
      <w:r w:rsidR="00C15D6A">
        <w:t xml:space="preserve">emerging </w:t>
      </w:r>
      <w:r>
        <w:t>evidence</w:t>
      </w:r>
      <w:r w:rsidR="008947C8">
        <w:t>,</w:t>
      </w:r>
      <w:r>
        <w:t xml:space="preserve"> for differences between English-speaking White Americans and those from other backgrounds</w:t>
      </w:r>
      <w:r w:rsidR="006A05A8">
        <w:t>.</w:t>
      </w:r>
      <w:r w:rsidR="00602BF1">
        <w:fldChar w:fldCharType="begin"/>
      </w:r>
      <w:r w:rsidR="006A05A8">
        <w:instrText xml:space="preserve"> ADDIN ZOTERO_ITEM CSL_CITATION {"citationID":"alv48c063u","properties":{"formattedCitation":"{\\rtf \\super 55,64\\nosupersub{}}","plainCitation":"55,64"},"citationItems":[{"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393,"uris":["http://zotero.org/users/1562642/items/EI9BNGMX"],"uri":["http://zotero.org/users/1562642/items/EI9BNGMX"],"itemData":{"id":4393,"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schema":"https://github.com/citation-style-language/schema/raw/master/csl-citation.json"} </w:instrText>
      </w:r>
      <w:r w:rsidR="00602BF1">
        <w:fldChar w:fldCharType="separate"/>
      </w:r>
      <w:r w:rsidR="006A05A8" w:rsidRPr="006A05A8">
        <w:rPr>
          <w:rFonts w:cs="Arial"/>
          <w:szCs w:val="24"/>
          <w:vertAlign w:val="superscript"/>
        </w:rPr>
        <w:t>55,64</w:t>
      </w:r>
      <w:r w:rsidR="00602BF1">
        <w:fldChar w:fldCharType="end"/>
      </w:r>
      <w:r>
        <w:t xml:space="preserve"> </w:t>
      </w:r>
      <w:r w:rsidR="00847F0F">
        <w:t>I</w:t>
      </w:r>
      <w:r>
        <w:t xml:space="preserve">t is necessary to more fully explain these differences to determine whether there are in fact systematic differences between various groups. Doing so will allow for the development of racially-, culturally/ethnically-, and linguistically-sensitive interpretations. </w:t>
      </w:r>
    </w:p>
    <w:p w14:paraId="26DD7008" w14:textId="2E9501C3" w:rsidR="007751AC" w:rsidRDefault="007751AC" w:rsidP="005025B5">
      <w:pPr>
        <w:spacing w:line="480" w:lineRule="auto"/>
        <w:rPr>
          <w:b/>
        </w:rPr>
      </w:pPr>
      <w:r>
        <w:rPr>
          <w:b/>
        </w:rPr>
        <w:t>Recommendations for Practice</w:t>
      </w:r>
    </w:p>
    <w:p w14:paraId="30F9C3AF" w14:textId="27F1F33C" w:rsidR="006B0C92" w:rsidRDefault="007751AC" w:rsidP="005025B5">
      <w:pPr>
        <w:spacing w:line="480" w:lineRule="auto"/>
      </w:pPr>
      <w:r>
        <w:tab/>
      </w:r>
      <w:r w:rsidR="00AC7E32">
        <w:t>C</w:t>
      </w:r>
      <w:r w:rsidR="00371D83">
        <w:t>ross-cultural neurocognitive testing with tests validated for White, English-speaking individuals introduces issues of cultural bias and misdiagnosis, even in healthy populations</w:t>
      </w:r>
      <w:r w:rsidR="006A05A8">
        <w:t>.</w:t>
      </w:r>
      <w:r w:rsidR="00371D83">
        <w:fldChar w:fldCharType="begin"/>
      </w:r>
      <w:r w:rsidR="006A05A8">
        <w:instrText xml:space="preserve"> ADDIN ZOTERO_ITEM CSL_CITATION {"citationID":"a1c28au5gga","properties":{"formattedCitation":"{\\rtf \\super 11,15,16,20,73\\nosupersub{}}","plainCitation":"11,15,16,20,73"},"citationItems":[{"id":32,"uris":["http://zotero.org/users/1562642/items/B5UBJEG6"],"uri":["http://zotero.org/users/1562642/items/B5UBJEG6"],"itemData":{"id":32,"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id":27,"uris":["http://zotero.org/users/1562642/items/5KN8325G"],"uri":["http://zotero.org/users/1562642/items/5KN8325G"],"itemData":{"id":27,"type":"article-journal","title":"Bias in cross-cultural neuropsychological testing: problems and possible solutions","container-title":"Culture and Brain","page":"1-35","source":"link.springer.com","abstract":"Cultural variables exert a powerful effect on test performance. This effect is now largely recognized in the field of neuropsychology, although rather underestimated. This paper has three parts. First, different sources of cross-cultural bias in neuropsychological testing are identified, using the taxonomy proposed by van de Vijver and Tanzer (Eur Rev Appl Psychol 54: 119–135, 2004), specifically, an examination of construct, method and item biases. Second, strategies proposed in the literature to address these biases are reviewed. Finally, a three-level approach to addressing these problems related to bias is proposed. These approaches are hierarchically organized from bottom-to-top: (1) a behavioral approach in the testing situation, (2) test adaptation and, (3) the development of a new generation of neuropsychological tests. Simultaneous test development across multiple cultures is emphasized. Guidelines for the development of these tests are proposed in order to obtain culturally fair and psychometrically robust tests.","DOI":"10.1007/s40167-017-0050-2","ISSN":"2193-8652, 2193-8660","shortTitle":"Bias in cross-cultural neuropsychological testing","journalAbbreviation":"Cult. Brain","language":"en","author":[{"family":"Fernández","given":"Alberto Luis"},{"family":"Abe","given":"Jennifer"}],"issued":{"date-parts":[["2017",5,12]]}}},{"id":20,"uris":["http://zotero.org/users/1562642/items/VHB45TRM"],"uri":["http://zotero.org/users/1562642/items/VHB45TRM"],"itemData":{"id":20,"type":"article-journal","title":"Critical issues in cultural neuropsychology: profit from diversity","container-title":"Neuropsychology review","page":"179-183","volume":"18","issue":"3","source":"PubMed Central","DOI":"10.1007/s11065-008-9068-8","ISSN":"1040-7308","note":"PMID: 18814033\nPMCID: PMC2759971","shortTitle":"Critical issues in cultural neuropsychology","journalAbbreviation":"Neuropsychol Rev","author":[{"family":"Manly","given":"Jennifer J."}],"issued":{"date-parts":[["2008",9]]}}},{"id":24,"uris":["http://zotero.org/users/1562642/items/2BIB7WJ6"],"uri":["http://zotero.org/users/1562642/items/2BIB7WJ6"],"itemData":{"id":24,"type":"article-journal","title":"Neuropsychological assessment of culturally and educationally dissimilar individuals","container-title":"Handbook of multicultural mental health: Assessment and treatment of diverse populations","page":"225–241","source":"Google Scholar","author":[{"family":"Puente","given":"Antonio E."},{"family":"Perez-Garcia","given":"Miguel"},{"family":"Vilar-Lopez","given":"R."},{"family":"Hidalgo-Ruzzante","given":"N."},{"family":"Fasfous","given":"Ahmed F."}],"issued":{"date-parts":[["2013"]]}}},{"id":11,"uris":["http://zotero.org/users/1562642/items/C4ZXCKT3"],"uri":["http://zotero.org/users/1562642/items/C4ZXCKT3"],"itemData":{"id":11,"type":"article-journal","title":"Cross-cultural considerations in pediatric neuropsychology: A review and call to attention","container-title":"Applied Neuropsychology: Child","page":"166-177","volume":"4","issue":"3","source":"Taylor and Francis+NEJM","abstract":"In the search to understand the basis of performance discrepancies, many clinicians are recognizing that, often, factors with no direct relationship to brain functioning influence performance on neuropsychological measures of cognition among children and adolescents. The emergent research on cross-cultural neuropsychology indicates that while the test performance discrepancies do indeed exist, they can be explained by a number of other factors, some of which are known and others that have yet to be operationalized or even identified. While a review of all such factors is beyond the scope of this article, an examination of those that have received the most attention is presented: factors associated with the examinee, factors associated with the neuropsychological measures, cultural competency of the examiner, and factors at the organizational/political level.","DOI":"10.1080/21622965.2013.830258","ISSN":"2162-2965","note":"PMID: 25117200","shortTitle":"Cross-Cultural Considerations in Pediatric Neuropsychology","author":[{"family":"Olson","given":"Katie"},{"family":"Jacobson","given":"Kristin"}],"issued":{"date-parts":[["2015",7,3]]}}}],"schema":"https://github.com/citation-style-language/schema/raw/master/csl-citation.json"} </w:instrText>
      </w:r>
      <w:r w:rsidR="00371D83">
        <w:fldChar w:fldCharType="separate"/>
      </w:r>
      <w:r w:rsidR="006A05A8" w:rsidRPr="006A05A8">
        <w:rPr>
          <w:rFonts w:cs="Arial"/>
          <w:szCs w:val="24"/>
          <w:vertAlign w:val="superscript"/>
        </w:rPr>
        <w:t>11,15,16,20,73</w:t>
      </w:r>
      <w:r w:rsidR="00371D83">
        <w:fldChar w:fldCharType="end"/>
      </w:r>
      <w:r w:rsidR="00371D83">
        <w:t xml:space="preserve"> </w:t>
      </w:r>
      <w:r w:rsidR="0012495A">
        <w:t xml:space="preserve">In light of these </w:t>
      </w:r>
      <w:r w:rsidR="00371D83">
        <w:t>concerns</w:t>
      </w:r>
      <w:r w:rsidR="007126CC">
        <w:fldChar w:fldCharType="begin"/>
      </w:r>
      <w:r w:rsidR="006A05A8">
        <w:instrText xml:space="preserve"> ADDIN ZOTERO_ITEM CSL_CITATION {"citationID":"a2cmlhcelcn","properties":{"formattedCitation":"{\\rtf \\super 42,55,56,61,64\\nosupersub{}}","plainCitation":"42,55,56,61,64"},"citationItems":[{"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393,"uris":["http://zotero.org/users/1562642/items/EI9BNGMX"],"uri":["http://zotero.org/users/1562642/items/EI9BNGMX"],"itemData":{"id":4393,"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335,"uris":["http://zotero.org/users/1562642/items/F689A7AU"],"uri":["http://zotero.org/users/1562642/items/F689A7AU"],"itemData":{"id":4335,"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4374,"uris":["http://zotero.org/users/1562642/items/PIUDATJM"],"uri":["http://zotero.org/users/1562642/items/PIUDATJM"],"itemData":{"id":4374,"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4183,"uris":["http://zotero.org/users/1562642/items/UWBB5IC5"],"uri":["http://zotero.org/users/1562642/items/UWBB5IC5"],"itemData":{"id":4183,"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7126CC">
        <w:fldChar w:fldCharType="separate"/>
      </w:r>
      <w:r w:rsidR="006A05A8" w:rsidRPr="006A05A8">
        <w:rPr>
          <w:rFonts w:cs="Arial"/>
          <w:szCs w:val="24"/>
          <w:vertAlign w:val="superscript"/>
        </w:rPr>
        <w:t>42,55,56,61,64</w:t>
      </w:r>
      <w:r w:rsidR="007126CC">
        <w:fldChar w:fldCharType="end"/>
      </w:r>
      <w:r w:rsidR="00AC7E32">
        <w:t xml:space="preserve"> </w:t>
      </w:r>
      <w:r w:rsidR="00AC7E32">
        <w:t>and findings here,</w:t>
      </w:r>
      <w:r>
        <w:t xml:space="preserve"> clinical interpretation of neurocognitive outcomes</w:t>
      </w:r>
      <w:r w:rsidR="00371D83">
        <w:t xml:space="preserve"> with respect to concussion</w:t>
      </w:r>
      <w:r w:rsidR="006B0C92">
        <w:t xml:space="preserve"> merit</w:t>
      </w:r>
      <w:r w:rsidR="001579F4">
        <w:t>s</w:t>
      </w:r>
      <w:r w:rsidR="006B0C92">
        <w:t xml:space="preserve"> caution</w:t>
      </w:r>
      <w:r>
        <w:t xml:space="preserve"> </w:t>
      </w:r>
      <w:r w:rsidR="006B0C92">
        <w:t>with diverse populations</w:t>
      </w:r>
      <w:r w:rsidR="00333377">
        <w:t>, particularly when not administered or interpreted by a trained neuropsychologist</w:t>
      </w:r>
      <w:r w:rsidR="006B0C92">
        <w:t>. Concussion remain</w:t>
      </w:r>
      <w:r w:rsidR="008947C8">
        <w:t>s</w:t>
      </w:r>
      <w:r w:rsidR="006B0C92">
        <w:t xml:space="preserve"> a multi-faceted clinical diagnosis, with neurocognitive testing as only one component. It is important to recognize that</w:t>
      </w:r>
      <w:r w:rsidR="00DB4169">
        <w:t xml:space="preserve"> </w:t>
      </w:r>
      <w:r w:rsidR="006B0C92">
        <w:t>neurocognitive outcomes at baseline and post-injury may not reflect the true capacity of the individual</w:t>
      </w:r>
      <w:r w:rsidR="001579F4">
        <w:t xml:space="preserve"> if the commonly used tests do indeed contain racial, cultural/ethnic, or linguistic biases.</w:t>
      </w:r>
      <w:r w:rsidR="006B0C92">
        <w:t xml:space="preserve"> Until further research more clearly identifies the role of these demographic variables, no other specific recommendations can be made for the clinician in this area.</w:t>
      </w:r>
    </w:p>
    <w:p w14:paraId="3F0847FE" w14:textId="52FD2C21" w:rsidR="006B0C92" w:rsidRDefault="006B0C92" w:rsidP="005025B5">
      <w:pPr>
        <w:spacing w:line="480" w:lineRule="auto"/>
        <w:jc w:val="center"/>
        <w:rPr>
          <w:b/>
        </w:rPr>
      </w:pPr>
      <w:r>
        <w:rPr>
          <w:b/>
        </w:rPr>
        <w:lastRenderedPageBreak/>
        <w:t>Conclusion</w:t>
      </w:r>
    </w:p>
    <w:p w14:paraId="22E7EEA8" w14:textId="7E71042E" w:rsidR="00547A73" w:rsidRPr="005471F5" w:rsidRDefault="006B0C92" w:rsidP="005025B5">
      <w:pPr>
        <w:spacing w:line="480" w:lineRule="auto"/>
        <w:rPr>
          <w:b/>
        </w:rPr>
      </w:pPr>
      <w:r>
        <w:rPr>
          <w:b/>
        </w:rPr>
        <w:tab/>
      </w:r>
      <w:r>
        <w:t xml:space="preserve">Current practices for reporting race, culture/ethnicity, and </w:t>
      </w:r>
      <w:r w:rsidR="00840DAF">
        <w:t>language demographics in concussion-oriented neurocognitive research are</w:t>
      </w:r>
      <w:r w:rsidR="00D30330">
        <w:t xml:space="preserve"> inconsistent and</w:t>
      </w:r>
      <w:r w:rsidR="00840DAF">
        <w:t xml:space="preserve"> insufficient for determining both sample representativeness and generalizability. </w:t>
      </w:r>
      <w:r w:rsidR="0030793C">
        <w:t xml:space="preserve">While some </w:t>
      </w:r>
      <w:r w:rsidR="00840DAF">
        <w:t xml:space="preserve">evidence </w:t>
      </w:r>
      <w:r w:rsidR="0030793C">
        <w:t>suggests</w:t>
      </w:r>
      <w:r w:rsidR="00840DAF">
        <w:t xml:space="preserve"> differences between groups</w:t>
      </w:r>
      <w:r w:rsidR="0030793C">
        <w:t>, such</w:t>
      </w:r>
      <w:r w:rsidR="00840DAF">
        <w:t xml:space="preserve"> differences are not fully clarified. Further research and more complete reporting of these demographic variables are required in order to fully evaluate the utility and interpretation of th</w:t>
      </w:r>
      <w:r w:rsidR="009707AF">
        <w:t xml:space="preserve">e scores achieved on these </w:t>
      </w:r>
      <w:r w:rsidR="00840DAF">
        <w:t>tests</w:t>
      </w:r>
      <w:r w:rsidR="009707AF">
        <w:t xml:space="preserve"> with</w:t>
      </w:r>
      <w:r w:rsidR="00840DAF">
        <w:t xml:space="preserve"> diverse populations</w:t>
      </w:r>
      <w:r w:rsidR="00D97168">
        <w:t>, particularly when comparing individual performance with normative data</w:t>
      </w:r>
      <w:r w:rsidR="00840DAF">
        <w:t>.</w:t>
      </w:r>
      <w:r w:rsidR="00D97168">
        <w:t xml:space="preserve"> In doing so, both researchers and clinicians can more thoroughly document the magnitude of neurocognitive impairment following concussion</w:t>
      </w:r>
      <w:r w:rsidR="002D2328">
        <w:t xml:space="preserve"> and</w:t>
      </w:r>
      <w:r w:rsidR="00D97168">
        <w:t xml:space="preserve"> the time-course and trajectory of recovery.</w:t>
      </w:r>
      <w:r w:rsidR="00547A73" w:rsidRPr="005471F5">
        <w:rPr>
          <w:b/>
        </w:rPr>
        <w:br w:type="page"/>
      </w:r>
    </w:p>
    <w:p w14:paraId="77099C22" w14:textId="68C32ED1" w:rsidR="00E542C3" w:rsidRDefault="00E542C3" w:rsidP="005A0176">
      <w:pPr>
        <w:jc w:val="center"/>
        <w:rPr>
          <w:b/>
        </w:rPr>
      </w:pPr>
      <w:r>
        <w:rPr>
          <w:b/>
        </w:rPr>
        <w:lastRenderedPageBreak/>
        <w:t>References</w:t>
      </w:r>
    </w:p>
    <w:p w14:paraId="69FE243B" w14:textId="77777777" w:rsidR="004E6246" w:rsidRDefault="00E542C3" w:rsidP="004E6246">
      <w:pPr>
        <w:pStyle w:val="Bibliography"/>
      </w:pPr>
      <w:r>
        <w:rPr>
          <w:b/>
        </w:rPr>
        <w:fldChar w:fldCharType="begin"/>
      </w:r>
      <w:r w:rsidR="00B8645B">
        <w:rPr>
          <w:b/>
        </w:rPr>
        <w:instrText xml:space="preserve"> ADDIN ZOTERO_BIBL {"custom":[]} CSL_BIBLIOGRAPHY </w:instrText>
      </w:r>
      <w:r>
        <w:rPr>
          <w:b/>
        </w:rPr>
        <w:fldChar w:fldCharType="separate"/>
      </w:r>
      <w:r w:rsidR="004E6246">
        <w:t xml:space="preserve">1. </w:t>
      </w:r>
      <w:r w:rsidR="004E6246">
        <w:tab/>
        <w:t xml:space="preserve">Langlois JA, Rutland-Brown W, Wald MM. The epidemiology and impact of traumatic brain injury: a brief overview. </w:t>
      </w:r>
      <w:r w:rsidR="004E6246">
        <w:rPr>
          <w:i/>
          <w:iCs/>
        </w:rPr>
        <w:t>J Head Trauma Rehabil</w:t>
      </w:r>
      <w:r w:rsidR="004E6246">
        <w:t>. 2006;21(5):375-378.</w:t>
      </w:r>
    </w:p>
    <w:p w14:paraId="55C0CD84" w14:textId="77777777" w:rsidR="004E6246" w:rsidRDefault="004E6246" w:rsidP="004E6246">
      <w:pPr>
        <w:pStyle w:val="Bibliography"/>
      </w:pPr>
      <w:r>
        <w:t xml:space="preserve">2. </w:t>
      </w:r>
      <w:r>
        <w:tab/>
        <w:t xml:space="preserve">McCrea M, Hammeke T, Olsen G, Leo P, Guskiewicz KM. Unreported concussion in high school football players: implications for prevention. </w:t>
      </w:r>
      <w:r>
        <w:rPr>
          <w:i/>
          <w:iCs/>
        </w:rPr>
        <w:t>Clin J Sport Med</w:t>
      </w:r>
      <w:r>
        <w:t>. 2004;14(1):13–17.</w:t>
      </w:r>
    </w:p>
    <w:p w14:paraId="609911E0" w14:textId="77777777" w:rsidR="004E6246" w:rsidRDefault="004E6246" w:rsidP="004E6246">
      <w:pPr>
        <w:pStyle w:val="Bibliography"/>
      </w:pPr>
      <w:r>
        <w:t xml:space="preserve">3. </w:t>
      </w:r>
      <w:r>
        <w:tab/>
        <w:t xml:space="preserve">Meehan WP, Mannix RC, O’Brien MJ, Collins MW. The prevalence of undiagnosed concussions in athletes. </w:t>
      </w:r>
      <w:r>
        <w:rPr>
          <w:i/>
          <w:iCs/>
        </w:rPr>
        <w:t>Clin J Sport Med Off J Can Acad Sport Med</w:t>
      </w:r>
      <w:r>
        <w:t>. 2013;23(5):339-342. doi:10.1097/JSM.0b013e318291d3b3.</w:t>
      </w:r>
    </w:p>
    <w:p w14:paraId="6B4F9ECE" w14:textId="77777777" w:rsidR="004E6246" w:rsidRDefault="004E6246" w:rsidP="004E6246">
      <w:pPr>
        <w:pStyle w:val="Bibliography"/>
      </w:pPr>
      <w:r>
        <w:t xml:space="preserve">4. </w:t>
      </w:r>
      <w:r>
        <w:tab/>
        <w:t xml:space="preserve">Zuckerman SL, Kerr ZY, Yengo-Kahn A, Wasserman E, Covassin T, Solomon GS. Epidemiology of sports-related concussion in NCAA athletes from 2009-2010 to 2013-2014 incidence, recurrence, and mechanisms. </w:t>
      </w:r>
      <w:r>
        <w:rPr>
          <w:i/>
          <w:iCs/>
        </w:rPr>
        <w:t>Am J Sports Med</w:t>
      </w:r>
      <w:r>
        <w:t>. 2015;43(11):2654-2662. doi:10.1177/0363546515599634.</w:t>
      </w:r>
    </w:p>
    <w:p w14:paraId="688C3C45" w14:textId="77777777" w:rsidR="004E6246" w:rsidRDefault="004E6246" w:rsidP="004E6246">
      <w:pPr>
        <w:pStyle w:val="Bibliography"/>
      </w:pPr>
      <w:r>
        <w:t xml:space="preserve">5. </w:t>
      </w:r>
      <w:r>
        <w:tab/>
        <w:t xml:space="preserve">Hoge CW, McGurk D, Thomas JL, Cox AL, Engel CC, Castro CA. Mild traumatic brain injury in US soldiers returning from Iraq. </w:t>
      </w:r>
      <w:r>
        <w:rPr>
          <w:i/>
          <w:iCs/>
        </w:rPr>
        <w:t>N Engl J Med</w:t>
      </w:r>
      <w:r>
        <w:t>. 2008;358(5):453–463. doi:10.1056/NEJMoa072972.</w:t>
      </w:r>
    </w:p>
    <w:p w14:paraId="66F11195" w14:textId="77777777" w:rsidR="004E6246" w:rsidRDefault="004E6246" w:rsidP="004E6246">
      <w:pPr>
        <w:pStyle w:val="Bibliography"/>
      </w:pPr>
      <w:r>
        <w:t xml:space="preserve">6. </w:t>
      </w:r>
      <w:r>
        <w:tab/>
        <w:t xml:space="preserve">Cassidy JD, Carroll LJ, Peloso PM, et al. Incidence, risk factors and prevention of mild traumatic brain injury: results of the WHO Collaborating Centre Task Force on Mild Traumatic Brain Injury. </w:t>
      </w:r>
      <w:r>
        <w:rPr>
          <w:i/>
          <w:iCs/>
        </w:rPr>
        <w:t>J Rehabil Med</w:t>
      </w:r>
      <w:r>
        <w:t>. 2004;(43 Suppl):28-60.</w:t>
      </w:r>
    </w:p>
    <w:p w14:paraId="493C7E42" w14:textId="77777777" w:rsidR="004E6246" w:rsidRDefault="004E6246" w:rsidP="004E6246">
      <w:pPr>
        <w:pStyle w:val="Bibliography"/>
      </w:pPr>
      <w:r>
        <w:t xml:space="preserve">7. </w:t>
      </w:r>
      <w:r>
        <w:tab/>
        <w:t xml:space="preserve">Faul M, Xu L, Wald MM, Coronado VG. </w:t>
      </w:r>
      <w:r>
        <w:rPr>
          <w:i/>
          <w:iCs/>
        </w:rPr>
        <w:t>Traumatic Brain Injury in the United States: Emergency Department Visits, Hospitalizations and Deaths 2002-2006</w:t>
      </w:r>
      <w:r>
        <w:t>. Atlanta (GA): Centers for Disease Control and Prevention, National Center for Injury Prevention and Control; 2010. http://origin.glb.cdc.gov/traumaticbraininjury/pdf/blue_book.docx. Accessed April 25, 2015.</w:t>
      </w:r>
    </w:p>
    <w:p w14:paraId="30C490DB" w14:textId="77777777" w:rsidR="004E6246" w:rsidRDefault="004E6246" w:rsidP="004E6246">
      <w:pPr>
        <w:pStyle w:val="Bibliography"/>
      </w:pPr>
      <w:r>
        <w:t xml:space="preserve">8. </w:t>
      </w:r>
      <w:r>
        <w:tab/>
        <w:t xml:space="preserve">McCrory P, Meeuwisse WH, Aubry M, et al. Consensus statement on concussion in sport: The 4th International Conference on Concussion in Sport held in Zurich, November 2012. </w:t>
      </w:r>
      <w:r>
        <w:rPr>
          <w:i/>
          <w:iCs/>
        </w:rPr>
        <w:t>Br J Sports Med</w:t>
      </w:r>
      <w:r>
        <w:t>. 2013;47(5):1-12. doi:10.1136/bjsports-2013-092313.</w:t>
      </w:r>
    </w:p>
    <w:p w14:paraId="7FF5E417" w14:textId="77777777" w:rsidR="004E6246" w:rsidRDefault="004E6246" w:rsidP="004E6246">
      <w:pPr>
        <w:pStyle w:val="Bibliography"/>
      </w:pPr>
      <w:r>
        <w:t xml:space="preserve">9. </w:t>
      </w:r>
      <w:r>
        <w:tab/>
        <w:t xml:space="preserve">McCrory P, Meeuwisse W, Dvorak J, et al. Consensus statement on concussion in sport—the 5th international conference on concussion in sport held in Berlin, October 2016. </w:t>
      </w:r>
      <w:r>
        <w:rPr>
          <w:i/>
          <w:iCs/>
        </w:rPr>
        <w:t>Br J Sports Med</w:t>
      </w:r>
      <w:r>
        <w:t>. 2017;51:838-847. doi:10.1136/bjsports-2017-097699.</w:t>
      </w:r>
    </w:p>
    <w:p w14:paraId="173C51F3" w14:textId="77777777" w:rsidR="004E6246" w:rsidRDefault="004E6246" w:rsidP="004E6246">
      <w:pPr>
        <w:pStyle w:val="Bibliography"/>
      </w:pPr>
      <w:r>
        <w:t xml:space="preserve">10. </w:t>
      </w:r>
      <w:r>
        <w:tab/>
        <w:t xml:space="preserve">Manly JJ, Jacobs DM, Ferraro FR. Future directions in neuropsychological assessment with African Americans. </w:t>
      </w:r>
      <w:r>
        <w:rPr>
          <w:i/>
          <w:iCs/>
        </w:rPr>
        <w:t>Minor Cross-Cult Asp Neuropsychol Assess</w:t>
      </w:r>
      <w:r>
        <w:t>. 2002:79–96.</w:t>
      </w:r>
    </w:p>
    <w:p w14:paraId="00209A0B" w14:textId="77777777" w:rsidR="004E6246" w:rsidRDefault="004E6246" w:rsidP="004E6246">
      <w:pPr>
        <w:pStyle w:val="Bibliography"/>
      </w:pPr>
      <w:r>
        <w:lastRenderedPageBreak/>
        <w:t xml:space="preserve">11. </w:t>
      </w:r>
      <w:r>
        <w:tab/>
        <w:t xml:space="preserve">Manly JJ. Critical issues in cultural neuropsychology: profit from diversity. </w:t>
      </w:r>
      <w:r>
        <w:rPr>
          <w:i/>
          <w:iCs/>
        </w:rPr>
        <w:t>Neuropsychol Rev</w:t>
      </w:r>
      <w:r>
        <w:t>. 2008;18(3):179-183. doi:10.1007/s11065-008-9068-8.</w:t>
      </w:r>
    </w:p>
    <w:p w14:paraId="7DC24566" w14:textId="77777777" w:rsidR="004E6246" w:rsidRDefault="004E6246" w:rsidP="004E6246">
      <w:pPr>
        <w:pStyle w:val="Bibliography"/>
      </w:pPr>
      <w:r>
        <w:t xml:space="preserve">12. </w:t>
      </w:r>
      <w:r>
        <w:tab/>
        <w:t xml:space="preserve">Ardila A. Directions of research in cross-cultural neuropsychology. </w:t>
      </w:r>
      <w:r>
        <w:rPr>
          <w:i/>
          <w:iCs/>
        </w:rPr>
        <w:t>J Clin Exp Neuropsychol</w:t>
      </w:r>
      <w:r>
        <w:t>. 1995;17(1):143–150.</w:t>
      </w:r>
    </w:p>
    <w:p w14:paraId="20ED5D1C" w14:textId="77777777" w:rsidR="004E6246" w:rsidRDefault="004E6246" w:rsidP="004E6246">
      <w:pPr>
        <w:pStyle w:val="Bibliography"/>
      </w:pPr>
      <w:r>
        <w:t xml:space="preserve">13. </w:t>
      </w:r>
      <w:r>
        <w:tab/>
        <w:t xml:space="preserve">Ardila A. Cultural values underlying psychometric cognitive testing. </w:t>
      </w:r>
      <w:r>
        <w:rPr>
          <w:i/>
          <w:iCs/>
        </w:rPr>
        <w:t>Neuropsychol Rev</w:t>
      </w:r>
      <w:r>
        <w:t>. 2005;15(4):185–195.</w:t>
      </w:r>
    </w:p>
    <w:p w14:paraId="4D19B132" w14:textId="77777777" w:rsidR="004E6246" w:rsidRDefault="004E6246" w:rsidP="004E6246">
      <w:pPr>
        <w:pStyle w:val="Bibliography"/>
      </w:pPr>
      <w:r>
        <w:t xml:space="preserve">14. </w:t>
      </w:r>
      <w:r>
        <w:tab/>
        <w:t xml:space="preserve">Brickman AM, Cabo R, Manly JJ. Ethical issues in cross-cultural neuropsychology. </w:t>
      </w:r>
      <w:r>
        <w:rPr>
          <w:i/>
          <w:iCs/>
        </w:rPr>
        <w:t>Appl Neuropsychol</w:t>
      </w:r>
      <w:r>
        <w:t>. 2006;13(2):91-100. doi:10.1207/s15324826an1302_4.</w:t>
      </w:r>
    </w:p>
    <w:p w14:paraId="6DAFA394" w14:textId="77777777" w:rsidR="004E6246" w:rsidRDefault="004E6246" w:rsidP="004E6246">
      <w:pPr>
        <w:pStyle w:val="Bibliography"/>
      </w:pPr>
      <w:r>
        <w:t xml:space="preserve">15. </w:t>
      </w:r>
      <w:r>
        <w:tab/>
        <w:t xml:space="preserve">Fernández AL, Abe J. Bias in cross-cultural neuropsychological testing: problems and possible solutions. </w:t>
      </w:r>
      <w:r>
        <w:rPr>
          <w:i/>
          <w:iCs/>
        </w:rPr>
        <w:t>Cult Brain</w:t>
      </w:r>
      <w:r>
        <w:t>. May 2017:1-35. doi:10.1007/s40167-017-0050-2.</w:t>
      </w:r>
    </w:p>
    <w:p w14:paraId="06234B7F" w14:textId="77777777" w:rsidR="004E6246" w:rsidRDefault="004E6246" w:rsidP="004E6246">
      <w:pPr>
        <w:pStyle w:val="Bibliography"/>
      </w:pPr>
      <w:r>
        <w:t xml:space="preserve">16. </w:t>
      </w:r>
      <w:r>
        <w:tab/>
        <w:t xml:space="preserve">Puente AE, Perez-Garcia M, Vilar-Lopez R, Hidalgo-Ruzzante N, Fasfous AF. Neuropsychological assessment of culturally and educationally dissimilar individuals. </w:t>
      </w:r>
      <w:r>
        <w:rPr>
          <w:i/>
          <w:iCs/>
        </w:rPr>
        <w:t>Handb Multicult Ment Health Assess Treat Diverse Popul</w:t>
      </w:r>
      <w:r>
        <w:t>. 2013:225–241.</w:t>
      </w:r>
    </w:p>
    <w:p w14:paraId="1313FBD0" w14:textId="77777777" w:rsidR="004E6246" w:rsidRDefault="004E6246" w:rsidP="004E6246">
      <w:pPr>
        <w:pStyle w:val="Bibliography"/>
      </w:pPr>
      <w:r>
        <w:t xml:space="preserve">17. </w:t>
      </w:r>
      <w:r>
        <w:tab/>
        <w:t xml:space="preserve">Jacobs DM, Sano M, Albert S, Schofield P, Dooneief G, Stern Y. Cross-cultural neuropsychological assessment: A comparison of randomly selected, demographically matched cohorts of English-and Spanish-speaking older adults. </w:t>
      </w:r>
      <w:r>
        <w:rPr>
          <w:i/>
          <w:iCs/>
        </w:rPr>
        <w:t>J Clin Exp Neuropsychol</w:t>
      </w:r>
      <w:r>
        <w:t>. 1997;19(3):331-339. doi:10.1080/01688639708403862.</w:t>
      </w:r>
    </w:p>
    <w:p w14:paraId="00B028A4" w14:textId="77777777" w:rsidR="004E6246" w:rsidRDefault="004E6246" w:rsidP="004E6246">
      <w:pPr>
        <w:pStyle w:val="Bibliography"/>
      </w:pPr>
      <w:r>
        <w:t xml:space="preserve">18. </w:t>
      </w:r>
      <w:r>
        <w:tab/>
        <w:t xml:space="preserve">Norman MA, Evans JD, Miller WS, Heaton RK. Demographically corrected norms for the California Verbal Learning Test. </w:t>
      </w:r>
      <w:r>
        <w:rPr>
          <w:i/>
          <w:iCs/>
        </w:rPr>
        <w:t>J Clin Exp Neuropsychol</w:t>
      </w:r>
      <w:r>
        <w:t>. 2000;22(1):80-94. doi:10.1076/1380-3395(200002)22:1;1-8;FT080.</w:t>
      </w:r>
    </w:p>
    <w:p w14:paraId="0113D966" w14:textId="77777777" w:rsidR="004E6246" w:rsidRDefault="004E6246" w:rsidP="004E6246">
      <w:pPr>
        <w:pStyle w:val="Bibliography"/>
      </w:pPr>
      <w:r>
        <w:t xml:space="preserve">19. </w:t>
      </w:r>
      <w:r>
        <w:tab/>
        <w:t xml:space="preserve">Norman MA, Moore DJ, Taylor M, et al. Demographically corrected norms for African Americans and Caucasians on the Hopkins Verbal Learning Test–Revised, Brief Visuospatial Memory Test–Revised, Stroop Color and Word Test, and Wisconsin Card Sorting Test 64-Card Version. </w:t>
      </w:r>
      <w:r>
        <w:rPr>
          <w:i/>
          <w:iCs/>
        </w:rPr>
        <w:t>J Clin Exp Neuropsychol</w:t>
      </w:r>
      <w:r>
        <w:t>. 2011;33(7):793-804. doi:10.1080/13803395.2011.559157.</w:t>
      </w:r>
    </w:p>
    <w:p w14:paraId="7187CBE9" w14:textId="77777777" w:rsidR="004E6246" w:rsidRDefault="004E6246" w:rsidP="004E6246">
      <w:pPr>
        <w:pStyle w:val="Bibliography"/>
      </w:pPr>
      <w:r>
        <w:t xml:space="preserve">20. </w:t>
      </w:r>
      <w:r>
        <w:tab/>
        <w:t xml:space="preserve">Daugherty JC, Puente AE, Fasfous AF, Hidalgo-Ruzzante N, Pérez-Garcia M. Diagnostic mistakes of culturally diverse individuals when using North American neuropsychological tests. </w:t>
      </w:r>
      <w:r>
        <w:rPr>
          <w:i/>
          <w:iCs/>
        </w:rPr>
        <w:t>Appl Neuropsychol Adult</w:t>
      </w:r>
      <w:r>
        <w:t>. 2017;24(1):16–22.</w:t>
      </w:r>
    </w:p>
    <w:p w14:paraId="01A69548" w14:textId="77777777" w:rsidR="004E6246" w:rsidRDefault="004E6246" w:rsidP="004E6246">
      <w:pPr>
        <w:pStyle w:val="Bibliography"/>
      </w:pPr>
      <w:r>
        <w:t xml:space="preserve">21. </w:t>
      </w:r>
      <w:r>
        <w:tab/>
        <w:t xml:space="preserve">Candelaria MA, Llorente AM. The assessment of the Hispanic child. In: </w:t>
      </w:r>
      <w:r>
        <w:rPr>
          <w:i/>
          <w:iCs/>
        </w:rPr>
        <w:t>Handbook of Clinical Child Neuropsychology</w:t>
      </w:r>
      <w:r>
        <w:t>. Springer; 2009:401–424. http://link.springer.com/chapter/10.1007/978-0-387-78867-8_18.</w:t>
      </w:r>
    </w:p>
    <w:p w14:paraId="6EB99809" w14:textId="77777777" w:rsidR="004E6246" w:rsidRDefault="004E6246" w:rsidP="004E6246">
      <w:pPr>
        <w:pStyle w:val="Bibliography"/>
      </w:pPr>
      <w:r>
        <w:t xml:space="preserve">22. </w:t>
      </w:r>
      <w:r>
        <w:tab/>
        <w:t xml:space="preserve">Echemendia RJ, Harris JG, Congett SM, Diaz ML, Puente AE. Neuropsychological training and practices with Hispanics: A national survey. </w:t>
      </w:r>
      <w:r>
        <w:rPr>
          <w:i/>
          <w:iCs/>
        </w:rPr>
        <w:t>Clin Neuropsychol</w:t>
      </w:r>
      <w:r>
        <w:t>. 1997;11(3):229-243. doi:10.1080/13854049708400451.</w:t>
      </w:r>
    </w:p>
    <w:p w14:paraId="610A89E7" w14:textId="77777777" w:rsidR="004E6246" w:rsidRDefault="004E6246" w:rsidP="004E6246">
      <w:pPr>
        <w:pStyle w:val="Bibliography"/>
      </w:pPr>
      <w:r>
        <w:lastRenderedPageBreak/>
        <w:t xml:space="preserve">23. </w:t>
      </w:r>
      <w:r>
        <w:tab/>
        <w:t>The International Organization for Migration. 2015 Global Migration Trends Factsheet. 2017. http://gmdac.iom.int/global-migration-trends-factsheet.</w:t>
      </w:r>
    </w:p>
    <w:p w14:paraId="6C59593A" w14:textId="77777777" w:rsidR="004E6246" w:rsidRDefault="004E6246" w:rsidP="004E6246">
      <w:pPr>
        <w:pStyle w:val="Bibliography"/>
      </w:pPr>
      <w:r>
        <w:t xml:space="preserve">24. </w:t>
      </w:r>
      <w:r>
        <w:tab/>
        <w:t xml:space="preserve">Giza CC, Kutcher JS, Ashwal S, et al. Summary of evidence-based guideline update: Evaluation and management of concussion in sports: Report of the Guideline Development Subcommittee of the American Academy of Neurology. </w:t>
      </w:r>
      <w:r>
        <w:rPr>
          <w:i/>
          <w:iCs/>
        </w:rPr>
        <w:t>Neurology</w:t>
      </w:r>
      <w:r>
        <w:t>. 2013;80(24):2250-2257. doi:10.1212/WNL.0b013e31828d57dd.</w:t>
      </w:r>
    </w:p>
    <w:p w14:paraId="3AC0FF01" w14:textId="77777777" w:rsidR="004E6246" w:rsidRDefault="004E6246" w:rsidP="004E6246">
      <w:pPr>
        <w:pStyle w:val="Bibliography"/>
      </w:pPr>
      <w:r>
        <w:t xml:space="preserve">25. </w:t>
      </w:r>
      <w:r>
        <w:tab/>
        <w:t xml:space="preserve">Jha N, Cantu R, Gennarelli TA, et al. International concussion consensus 2015. </w:t>
      </w:r>
      <w:r>
        <w:rPr>
          <w:i/>
          <w:iCs/>
        </w:rPr>
        <w:t>Curr Res Concussion</w:t>
      </w:r>
      <w:r>
        <w:t>. 2015;2(3):68-80.</w:t>
      </w:r>
    </w:p>
    <w:p w14:paraId="1903A9CC" w14:textId="77777777" w:rsidR="004E6246" w:rsidRDefault="004E6246" w:rsidP="004E6246">
      <w:pPr>
        <w:pStyle w:val="Bibliography"/>
      </w:pPr>
      <w:r>
        <w:t xml:space="preserve">26. </w:t>
      </w:r>
      <w:r>
        <w:tab/>
        <w:t xml:space="preserve">Lovell MR, Iverson GL, Collins MW, et al. Measurement of symptoms following sports-related concussion: reliability and normative data for the post-concussion scale. </w:t>
      </w:r>
      <w:r>
        <w:rPr>
          <w:i/>
          <w:iCs/>
        </w:rPr>
        <w:t>Appl Neuropsychol</w:t>
      </w:r>
      <w:r>
        <w:t>. 2006;13(3):166–174.</w:t>
      </w:r>
    </w:p>
    <w:p w14:paraId="3C95C82F" w14:textId="77777777" w:rsidR="004E6246" w:rsidRDefault="004E6246" w:rsidP="004E6246">
      <w:pPr>
        <w:pStyle w:val="Bibliography"/>
      </w:pPr>
      <w:r>
        <w:t xml:space="preserve">27. </w:t>
      </w:r>
      <w:r>
        <w:tab/>
        <w:t xml:space="preserve">Meehan WP, Mannix R, Monuteaux MC, Stein CJ, Bachur RG. Early symptom burden predicts recovery after sport-related concussion. </w:t>
      </w:r>
      <w:r>
        <w:rPr>
          <w:i/>
          <w:iCs/>
        </w:rPr>
        <w:t>Neurology</w:t>
      </w:r>
      <w:r>
        <w:t>. 2014;83(24):2204-2210. doi:10.1212/WNL.0000000000001073.</w:t>
      </w:r>
    </w:p>
    <w:p w14:paraId="592D7B14" w14:textId="77777777" w:rsidR="004E6246" w:rsidRDefault="004E6246" w:rsidP="004E6246">
      <w:pPr>
        <w:pStyle w:val="Bibliography"/>
      </w:pPr>
      <w:r>
        <w:t xml:space="preserve">28. </w:t>
      </w:r>
      <w:r>
        <w:tab/>
        <w:t xml:space="preserve">McCrory P. Summary and agreement statement of the 2nd International Conference on Concussion in Sport, Prague 2004. </w:t>
      </w:r>
      <w:r>
        <w:rPr>
          <w:i/>
          <w:iCs/>
        </w:rPr>
        <w:t>Br J Sports Med</w:t>
      </w:r>
      <w:r>
        <w:t>. 2005;39(Supplement 1):i78-i86. doi:10.1136/bjsm.2005.018614.</w:t>
      </w:r>
    </w:p>
    <w:p w14:paraId="40D79D76" w14:textId="77777777" w:rsidR="004E6246" w:rsidRDefault="004E6246" w:rsidP="004E6246">
      <w:pPr>
        <w:pStyle w:val="Bibliography"/>
      </w:pPr>
      <w:r>
        <w:t xml:space="preserve">29. </w:t>
      </w:r>
      <w:r>
        <w:tab/>
        <w:t xml:space="preserve">Harmon KG, Drezner JA, Gammons M, et al. American Medical Society for Sports Medicine position statement: concussion in sport. </w:t>
      </w:r>
      <w:r>
        <w:rPr>
          <w:i/>
          <w:iCs/>
        </w:rPr>
        <w:t>Br J Sports Med</w:t>
      </w:r>
      <w:r>
        <w:t>. 2013;47(1):15-26. doi:10.1136/bjsports-2012-091941.</w:t>
      </w:r>
    </w:p>
    <w:p w14:paraId="2AC080A0" w14:textId="77777777" w:rsidR="004E6246" w:rsidRDefault="004E6246" w:rsidP="004E6246">
      <w:pPr>
        <w:pStyle w:val="Bibliography"/>
      </w:pPr>
      <w:r>
        <w:t xml:space="preserve">30. </w:t>
      </w:r>
      <w:r>
        <w:tab/>
        <w:t xml:space="preserve">McCrea MA, Nelson LD, Guskiewicz K. Diagnosis and Management of Acute Concussion. </w:t>
      </w:r>
      <w:r>
        <w:rPr>
          <w:i/>
          <w:iCs/>
        </w:rPr>
        <w:t>Phys Med Rehabil Clin N Am</w:t>
      </w:r>
      <w:r>
        <w:t>. 2017;28(2):271-286. doi:10.1016/j.pmr.2016.12.005.</w:t>
      </w:r>
    </w:p>
    <w:p w14:paraId="36133BEA" w14:textId="77777777" w:rsidR="004E6246" w:rsidRDefault="004E6246" w:rsidP="004E6246">
      <w:pPr>
        <w:pStyle w:val="Bibliography"/>
      </w:pPr>
      <w:r>
        <w:t xml:space="preserve">31. </w:t>
      </w:r>
      <w:r>
        <w:tab/>
        <w:t xml:space="preserve">Broglio SP, Puetz TW. The effect of sport concussion on neurocognitive function, self-report symptoms and postural control. </w:t>
      </w:r>
      <w:r>
        <w:rPr>
          <w:i/>
          <w:iCs/>
        </w:rPr>
        <w:t>Sports Med</w:t>
      </w:r>
      <w:r>
        <w:t>. 2008;38(1):53–67.</w:t>
      </w:r>
    </w:p>
    <w:p w14:paraId="1AEE45EB" w14:textId="77777777" w:rsidR="004E6246" w:rsidRDefault="004E6246" w:rsidP="004E6246">
      <w:pPr>
        <w:pStyle w:val="Bibliography"/>
      </w:pPr>
      <w:r>
        <w:t xml:space="preserve">32. </w:t>
      </w:r>
      <w:r>
        <w:tab/>
        <w:t xml:space="preserve">Collins MW, Grindel SH, Lovell MR, et al. Relationship between concussion and neuropsychological performance in college football players. </w:t>
      </w:r>
      <w:r>
        <w:rPr>
          <w:i/>
          <w:iCs/>
        </w:rPr>
        <w:t>JAMA J Am Med Assoc</w:t>
      </w:r>
      <w:r>
        <w:t>. 1999;282(10):964-970. doi:10.1001/jama.282.10.964.</w:t>
      </w:r>
    </w:p>
    <w:p w14:paraId="41FD0DE8" w14:textId="77777777" w:rsidR="004E6246" w:rsidRDefault="004E6246" w:rsidP="004E6246">
      <w:pPr>
        <w:pStyle w:val="Bibliography"/>
      </w:pPr>
      <w:r>
        <w:t xml:space="preserve">33. </w:t>
      </w:r>
      <w:r>
        <w:tab/>
        <w:t xml:space="preserve">Collins MW, Iverson GL, Lovell MR, McKeag DB, Norwig J, Maroon J. On-field predictors of neuropsychological and symptom deficit following sports-related concussion. </w:t>
      </w:r>
      <w:r>
        <w:rPr>
          <w:i/>
          <w:iCs/>
        </w:rPr>
        <w:t>Clin J Sport Med</w:t>
      </w:r>
      <w:r>
        <w:t>. 2003;13(4):222–229.</w:t>
      </w:r>
    </w:p>
    <w:p w14:paraId="240B4657" w14:textId="77777777" w:rsidR="004E6246" w:rsidRDefault="004E6246" w:rsidP="004E6246">
      <w:pPr>
        <w:pStyle w:val="Bibliography"/>
      </w:pPr>
      <w:r>
        <w:t xml:space="preserve">34. </w:t>
      </w:r>
      <w:r>
        <w:tab/>
        <w:t xml:space="preserve">Covassin T, Elbin RJ, Harris W, Parker T, Kontos AP. The role of age and sex in symptoms, neurocognitive performance, and postural stability in athletes after concussion. </w:t>
      </w:r>
      <w:r>
        <w:rPr>
          <w:i/>
          <w:iCs/>
        </w:rPr>
        <w:t>Am J Sports Med</w:t>
      </w:r>
      <w:r>
        <w:t>. 2012;40(6):1303-1312. doi:10.1177/0363546512444554.</w:t>
      </w:r>
    </w:p>
    <w:p w14:paraId="5F962EE7" w14:textId="77777777" w:rsidR="004E6246" w:rsidRDefault="004E6246" w:rsidP="004E6246">
      <w:pPr>
        <w:pStyle w:val="Bibliography"/>
      </w:pPr>
      <w:r>
        <w:lastRenderedPageBreak/>
        <w:t xml:space="preserve">35. </w:t>
      </w:r>
      <w:r>
        <w:tab/>
        <w:t xml:space="preserve">Guskiewicz KM. Balance assessment in the management of sport-related concussion. </w:t>
      </w:r>
      <w:r>
        <w:rPr>
          <w:i/>
          <w:iCs/>
        </w:rPr>
        <w:t>Clin Sports Med</w:t>
      </w:r>
      <w:r>
        <w:t>. 2011;30(1):89–102.</w:t>
      </w:r>
    </w:p>
    <w:p w14:paraId="1F922FB5" w14:textId="77777777" w:rsidR="004E6246" w:rsidRDefault="004E6246" w:rsidP="004E6246">
      <w:pPr>
        <w:pStyle w:val="Bibliography"/>
      </w:pPr>
      <w:r>
        <w:t xml:space="preserve">36. </w:t>
      </w:r>
      <w:r>
        <w:tab/>
        <w:t xml:space="preserve">Peterson CL, Ferrara MS, Mrazik M, Piland S, Elliott R. Evaluation of neuropsychological domain scores and postural stability following cerebral concussion in sports. </w:t>
      </w:r>
      <w:r>
        <w:rPr>
          <w:i/>
          <w:iCs/>
        </w:rPr>
        <w:t>Clin J Sport Med</w:t>
      </w:r>
      <w:r>
        <w:t>. 2003;13(4):230–237.</w:t>
      </w:r>
    </w:p>
    <w:p w14:paraId="463CF9C9" w14:textId="77777777" w:rsidR="004E6246" w:rsidRDefault="004E6246" w:rsidP="004E6246">
      <w:pPr>
        <w:pStyle w:val="Bibliography"/>
      </w:pPr>
      <w:r>
        <w:t xml:space="preserve">37. </w:t>
      </w:r>
      <w:r>
        <w:tab/>
        <w:t xml:space="preserve">Schatz P, Pardini JE, Lovell MR, Collins MW, Podell K. Sensitivity and specificity of the ImPACT test battery for concussion in athletes. </w:t>
      </w:r>
      <w:r>
        <w:rPr>
          <w:i/>
          <w:iCs/>
        </w:rPr>
        <w:t>Arch Clin Neuropsychol</w:t>
      </w:r>
      <w:r>
        <w:t>. 2006;21(1):91-99. doi:10.1016/j.acn.2005.08.001.</w:t>
      </w:r>
    </w:p>
    <w:p w14:paraId="2C47755A" w14:textId="77777777" w:rsidR="004E6246" w:rsidRDefault="004E6246" w:rsidP="004E6246">
      <w:pPr>
        <w:pStyle w:val="Bibliography"/>
      </w:pPr>
      <w:r>
        <w:t xml:space="preserve">38. </w:t>
      </w:r>
      <w:r>
        <w:tab/>
        <w:t xml:space="preserve">Valovich McLeod TC, Barr WB, McCrea M, Guskiewicz KM. Psychometric and measurement properties of concussion assessment tools in youth sports. </w:t>
      </w:r>
      <w:r>
        <w:rPr>
          <w:i/>
          <w:iCs/>
        </w:rPr>
        <w:t>J Athl Train</w:t>
      </w:r>
      <w:r>
        <w:t>. 2006;41(4):399-408.</w:t>
      </w:r>
    </w:p>
    <w:p w14:paraId="4C6DD5A9" w14:textId="77777777" w:rsidR="004E6246" w:rsidRDefault="004E6246" w:rsidP="004E6246">
      <w:pPr>
        <w:pStyle w:val="Bibliography"/>
      </w:pPr>
      <w:r>
        <w:t xml:space="preserve">39. </w:t>
      </w:r>
      <w:r>
        <w:tab/>
        <w:t xml:space="preserve">Sady MD, Vaughan CG, Gioia GA. Psychometric characteristics of the Postconcussion Symptom Inventory in children and adolescents. </w:t>
      </w:r>
      <w:r>
        <w:rPr>
          <w:i/>
          <w:iCs/>
        </w:rPr>
        <w:t>Arch Clin Neuropsychol</w:t>
      </w:r>
      <w:r>
        <w:t>. 2014;29(4):348-363. doi:10.1093/arclin/acu014.</w:t>
      </w:r>
    </w:p>
    <w:p w14:paraId="2CAA97AD" w14:textId="77777777" w:rsidR="004E6246" w:rsidRDefault="004E6246" w:rsidP="004E6246">
      <w:pPr>
        <w:pStyle w:val="Bibliography"/>
      </w:pPr>
      <w:r>
        <w:t xml:space="preserve">40. </w:t>
      </w:r>
      <w:r>
        <w:tab/>
        <w:t xml:space="preserve">Barr WB, McCrea M. Sensitivity and specificity of standardized neurocognitive testing immediately following sports concussion. </w:t>
      </w:r>
      <w:r>
        <w:rPr>
          <w:i/>
          <w:iCs/>
        </w:rPr>
        <w:t>J Int Neuropsychol Soc</w:t>
      </w:r>
      <w:r>
        <w:t>. 2001;7(6):693-702.</w:t>
      </w:r>
    </w:p>
    <w:p w14:paraId="2789952D" w14:textId="77777777" w:rsidR="004E6246" w:rsidRDefault="004E6246" w:rsidP="004E6246">
      <w:pPr>
        <w:pStyle w:val="Bibliography"/>
      </w:pPr>
      <w:r>
        <w:t xml:space="preserve">41. </w:t>
      </w:r>
      <w:r>
        <w:tab/>
        <w:t xml:space="preserve">Schatz P, Sandel N. Sensitivity and specificity of the online version of ImPACT in high school and collegiate athletes. </w:t>
      </w:r>
      <w:r>
        <w:rPr>
          <w:i/>
          <w:iCs/>
        </w:rPr>
        <w:t>Am J Sports Med</w:t>
      </w:r>
      <w:r>
        <w:t>. 2013;41(2):321-326. doi:10.1177/0363546512466038.</w:t>
      </w:r>
    </w:p>
    <w:p w14:paraId="642CA434" w14:textId="77777777" w:rsidR="004E6246" w:rsidRDefault="004E6246" w:rsidP="004E6246">
      <w:pPr>
        <w:pStyle w:val="Bibliography"/>
      </w:pPr>
      <w:r>
        <w:t xml:space="preserve">42. </w:t>
      </w:r>
      <w:r>
        <w:tab/>
        <w:t xml:space="preserve">Kontos AP, Elbin RJ, Covassin T, Larson E. Exploring differences in computerized neurocognitive concussion testing between African American and White athletes. </w:t>
      </w:r>
      <w:r>
        <w:rPr>
          <w:i/>
          <w:iCs/>
        </w:rPr>
        <w:t>Arch Clin Neuropsychol</w:t>
      </w:r>
      <w:r>
        <w:t>. 2010;25(8):734-744.</w:t>
      </w:r>
    </w:p>
    <w:p w14:paraId="1FA45C53" w14:textId="77777777" w:rsidR="004E6246" w:rsidRDefault="004E6246" w:rsidP="004E6246">
      <w:pPr>
        <w:pStyle w:val="Bibliography"/>
      </w:pPr>
      <w:r>
        <w:t xml:space="preserve">43. </w:t>
      </w:r>
      <w:r>
        <w:tab/>
        <w:t xml:space="preserve">McCrea M, Kelly JP, Randolph C, et al. Standardized Assessment of Concussion (SAC): on-site mental status evaluation of the athlete. </w:t>
      </w:r>
      <w:r>
        <w:rPr>
          <w:i/>
          <w:iCs/>
        </w:rPr>
        <w:t>J Head Trauma Rehabil</w:t>
      </w:r>
      <w:r>
        <w:t>. 1998;13(2):27-35.</w:t>
      </w:r>
    </w:p>
    <w:p w14:paraId="7F76922C" w14:textId="77777777" w:rsidR="004E6246" w:rsidRDefault="004E6246" w:rsidP="004E6246">
      <w:pPr>
        <w:pStyle w:val="Bibliography"/>
      </w:pPr>
      <w:r>
        <w:t xml:space="preserve">44. </w:t>
      </w:r>
      <w:r>
        <w:tab/>
        <w:t xml:space="preserve">Collie A, Maruff P, Makdissi M, McCrory P, McStephen M, Darby D. CogSport: reliability and correlation with conventional cognitive tests used in postconcussion medical evaluations. </w:t>
      </w:r>
      <w:r>
        <w:rPr>
          <w:i/>
          <w:iCs/>
        </w:rPr>
        <w:t>Clin J Sport Med</w:t>
      </w:r>
      <w:r>
        <w:t>. 2003;13(1):28-32.</w:t>
      </w:r>
    </w:p>
    <w:p w14:paraId="02D2A0C4" w14:textId="77777777" w:rsidR="004E6246" w:rsidRDefault="004E6246" w:rsidP="004E6246">
      <w:pPr>
        <w:pStyle w:val="Bibliography"/>
      </w:pPr>
      <w:r>
        <w:t xml:space="preserve">45. </w:t>
      </w:r>
      <w:r>
        <w:tab/>
        <w:t xml:space="preserve">McCrea M, Guskiewicz KM, Marshall SW, et al. Acute effects and recovery time following concussion in collegiate football players: The NCAA Concussion Study. </w:t>
      </w:r>
      <w:r>
        <w:rPr>
          <w:i/>
          <w:iCs/>
        </w:rPr>
        <w:t>JAMA J Am Med Assoc</w:t>
      </w:r>
      <w:r>
        <w:t>. 2003;290(19):2556-2563.</w:t>
      </w:r>
    </w:p>
    <w:p w14:paraId="656E3F91" w14:textId="77777777" w:rsidR="004E6246" w:rsidRDefault="004E6246" w:rsidP="004E6246">
      <w:pPr>
        <w:pStyle w:val="Bibliography"/>
      </w:pPr>
      <w:r>
        <w:t xml:space="preserve">46. </w:t>
      </w:r>
      <w:r>
        <w:tab/>
        <w:t xml:space="preserve">McCrea M, Kelly JP, Randolph C, Cisler R, Berger L. Immediate neurocognitive effects of concussion. </w:t>
      </w:r>
      <w:r>
        <w:rPr>
          <w:i/>
          <w:iCs/>
        </w:rPr>
        <w:t>Neurosurgery</w:t>
      </w:r>
      <w:r>
        <w:t>. 2002;50(5):1032–1042.</w:t>
      </w:r>
    </w:p>
    <w:p w14:paraId="518978A4" w14:textId="77777777" w:rsidR="004E6246" w:rsidRDefault="004E6246" w:rsidP="004E6246">
      <w:pPr>
        <w:pStyle w:val="Bibliography"/>
      </w:pPr>
      <w:r>
        <w:lastRenderedPageBreak/>
        <w:t xml:space="preserve">47. </w:t>
      </w:r>
      <w:r>
        <w:tab/>
        <w:t xml:space="preserve">Maroon JC, Lovell MR, Norwig J, Podell K, Powell JW, Hartl R. Cerebral concussion in athletes: Evaluation and neuropsychological testing. </w:t>
      </w:r>
      <w:r>
        <w:rPr>
          <w:i/>
          <w:iCs/>
        </w:rPr>
        <w:t>Neurosurgery</w:t>
      </w:r>
      <w:r>
        <w:t>. 2000;47(3):659–672.</w:t>
      </w:r>
    </w:p>
    <w:p w14:paraId="21E609B1" w14:textId="77777777" w:rsidR="004E6246" w:rsidRDefault="004E6246" w:rsidP="004E6246">
      <w:pPr>
        <w:pStyle w:val="Bibliography"/>
      </w:pPr>
      <w:r>
        <w:t xml:space="preserve">48. </w:t>
      </w:r>
      <w:r>
        <w:tab/>
        <w:t xml:space="preserve">Belanger HG, Vanderploeg RD. The neuropsychological impact of sports-related concussion: a meta-analysis. </w:t>
      </w:r>
      <w:r>
        <w:rPr>
          <w:i/>
          <w:iCs/>
        </w:rPr>
        <w:t>J Int Neuropsychol Soc</w:t>
      </w:r>
      <w:r>
        <w:t>. 2005;11(04):345–357.</w:t>
      </w:r>
    </w:p>
    <w:p w14:paraId="110E842D" w14:textId="77777777" w:rsidR="004E6246" w:rsidRDefault="004E6246" w:rsidP="004E6246">
      <w:pPr>
        <w:pStyle w:val="Bibliography"/>
      </w:pPr>
      <w:r>
        <w:t xml:space="preserve">49. </w:t>
      </w:r>
      <w:r>
        <w:tab/>
        <w:t xml:space="preserve">Schneider KJ, Iverson GL, Emery CA, McCrory P, Herring SA, Meeuwisse WH. The effects of rest and treatment following sport-related concussion: a systematic review of the literature. </w:t>
      </w:r>
      <w:r>
        <w:rPr>
          <w:i/>
          <w:iCs/>
        </w:rPr>
        <w:t>Br J Sports Med</w:t>
      </w:r>
      <w:r>
        <w:t>. 2013;47(5):304-307. doi:10.1136/bjsports-2013-092190.</w:t>
      </w:r>
    </w:p>
    <w:p w14:paraId="74F160A7" w14:textId="77777777" w:rsidR="004E6246" w:rsidRDefault="004E6246" w:rsidP="004E6246">
      <w:pPr>
        <w:pStyle w:val="Bibliography"/>
      </w:pPr>
      <w:r>
        <w:t xml:space="preserve">50. </w:t>
      </w:r>
      <w:r>
        <w:tab/>
        <w:t xml:space="preserve">Chen J-K, Johnston KM, Frey S, Petrides M, Worsley K, Ptito A. Functional abnormalities in symptomatic concussed athletes: an fMRI study. </w:t>
      </w:r>
      <w:r>
        <w:rPr>
          <w:i/>
          <w:iCs/>
        </w:rPr>
        <w:t>NeuroImage</w:t>
      </w:r>
      <w:r>
        <w:t>. 2004;22(1):68-82. doi:10.1016/j.neuroimage.2003.12.032.</w:t>
      </w:r>
    </w:p>
    <w:p w14:paraId="6B15CA3F" w14:textId="77777777" w:rsidR="004E6246" w:rsidRDefault="004E6246" w:rsidP="004E6246">
      <w:pPr>
        <w:pStyle w:val="Bibliography"/>
      </w:pPr>
      <w:r>
        <w:t xml:space="preserve">51. </w:t>
      </w:r>
      <w:r>
        <w:tab/>
        <w:t xml:space="preserve">Gosselin N, Bottari C, Chen J-K, et al. Electrophysiology and functional MRI in post-acute mild traumatic brain injury. </w:t>
      </w:r>
      <w:r>
        <w:rPr>
          <w:i/>
          <w:iCs/>
        </w:rPr>
        <w:t>J Neurotrauma</w:t>
      </w:r>
      <w:r>
        <w:t>. 2011;28(3):329-341. doi:10.1089/neu.2010.1493.</w:t>
      </w:r>
    </w:p>
    <w:p w14:paraId="3DFCBC29" w14:textId="77777777" w:rsidR="004E6246" w:rsidRDefault="004E6246" w:rsidP="004E6246">
      <w:pPr>
        <w:pStyle w:val="Bibliography"/>
      </w:pPr>
      <w:r>
        <w:t xml:space="preserve">52. </w:t>
      </w:r>
      <w:r>
        <w:tab/>
        <w:t xml:space="preserve">McAllister TW, Sparling MB, Flashman LA, Guerin SJ, Mamourian AC, Saykin AJ. Differential working memory load effects after mild traumatic brain injury. </w:t>
      </w:r>
      <w:r>
        <w:rPr>
          <w:i/>
          <w:iCs/>
        </w:rPr>
        <w:t>NeuroImage</w:t>
      </w:r>
      <w:r>
        <w:t>. 2001;14(5):1004–1012. doi:10.1006/nimg.2001.0899.</w:t>
      </w:r>
    </w:p>
    <w:p w14:paraId="23CB52AE" w14:textId="77777777" w:rsidR="004E6246" w:rsidRDefault="004E6246" w:rsidP="004E6246">
      <w:pPr>
        <w:pStyle w:val="Bibliography"/>
      </w:pPr>
      <w:r>
        <w:t xml:space="preserve">53. </w:t>
      </w:r>
      <w:r>
        <w:tab/>
        <w:t xml:space="preserve">Tsushima WT, Siu AM. Neuropsychological test performance of Hawai’i high school athletes: updated Hawai’i immediate post-concussion assessment and cognitive testing data. </w:t>
      </w:r>
      <w:r>
        <w:rPr>
          <w:i/>
          <w:iCs/>
        </w:rPr>
        <w:t>Hawaii J Med Public Health</w:t>
      </w:r>
      <w:r>
        <w:t>. 2014;73(7):208-211.</w:t>
      </w:r>
    </w:p>
    <w:p w14:paraId="4A2F9243" w14:textId="77777777" w:rsidR="004E6246" w:rsidRDefault="004E6246" w:rsidP="004E6246">
      <w:pPr>
        <w:pStyle w:val="Bibliography"/>
      </w:pPr>
      <w:r>
        <w:t xml:space="preserve">54. </w:t>
      </w:r>
      <w:r>
        <w:tab/>
        <w:t xml:space="preserve">Tsushima WT, Oshiro R, Zimbra D. Neuropsychological test performance of Hawai’i high school athletes: Hawai’i ImPACT normative data. </w:t>
      </w:r>
      <w:r>
        <w:rPr>
          <w:i/>
          <w:iCs/>
        </w:rPr>
        <w:t>Hawaii Med J</w:t>
      </w:r>
      <w:r>
        <w:t>. 2008;67(4):93-95.</w:t>
      </w:r>
    </w:p>
    <w:p w14:paraId="1E0ADEE5" w14:textId="77777777" w:rsidR="004E6246" w:rsidRDefault="004E6246" w:rsidP="004E6246">
      <w:pPr>
        <w:pStyle w:val="Bibliography"/>
      </w:pPr>
      <w:r>
        <w:t xml:space="preserve">55. </w:t>
      </w:r>
      <w:r>
        <w:tab/>
        <w:t xml:space="preserve">Ott S, Schatz P, Solomon G, Ryan JJ. Neurocognitive performance and symptom profiles of Spanish-speaking Hispanic athletes on the ImPACT Test. </w:t>
      </w:r>
      <w:r>
        <w:rPr>
          <w:i/>
          <w:iCs/>
        </w:rPr>
        <w:t>Arch Clin Neuropsychol</w:t>
      </w:r>
      <w:r>
        <w:t>. 2014;29(2):152-163. doi:10.1093/arclin/act091.</w:t>
      </w:r>
    </w:p>
    <w:p w14:paraId="2215C6C4" w14:textId="77777777" w:rsidR="004E6246" w:rsidRDefault="004E6246" w:rsidP="004E6246">
      <w:pPr>
        <w:pStyle w:val="Bibliography"/>
      </w:pPr>
      <w:r>
        <w:t xml:space="preserve">56. </w:t>
      </w:r>
      <w:r>
        <w:tab/>
        <w:t xml:space="preserve">Shuttleworth-Edwards AB, Whitefield-Alexander VJ, Radloff SE, Taylor AM, Lovell MR. Computerized neuropsychological profiles of South African versus US athletes: a basis for commentary on cross-cultural norming issues in the sports concussion arena. </w:t>
      </w:r>
      <w:r>
        <w:rPr>
          <w:i/>
          <w:iCs/>
        </w:rPr>
        <w:t>Phys Sportsmed</w:t>
      </w:r>
      <w:r>
        <w:t>. 2009;37(4):45-52. doi:10.3810/psm.2009.12.1741.</w:t>
      </w:r>
    </w:p>
    <w:p w14:paraId="3877234C" w14:textId="77777777" w:rsidR="004E6246" w:rsidRDefault="004E6246" w:rsidP="004E6246">
      <w:pPr>
        <w:pStyle w:val="Bibliography"/>
      </w:pPr>
      <w:r>
        <w:t xml:space="preserve">57. </w:t>
      </w:r>
      <w:r>
        <w:tab/>
        <w:t xml:space="preserve">Macciocchi SN, Seel RT, Thompson N. The impact of mild traumatic brain injury on cognitive functioning following co-occurring spinal cord injury. </w:t>
      </w:r>
      <w:r>
        <w:rPr>
          <w:i/>
          <w:iCs/>
        </w:rPr>
        <w:t>Arch Clin Neuropsychol</w:t>
      </w:r>
      <w:r>
        <w:t>. 2013;28(7):684-691.</w:t>
      </w:r>
    </w:p>
    <w:p w14:paraId="4D91E922" w14:textId="77777777" w:rsidR="004E6246" w:rsidRDefault="004E6246" w:rsidP="004E6246">
      <w:pPr>
        <w:pStyle w:val="Bibliography"/>
      </w:pPr>
      <w:r>
        <w:lastRenderedPageBreak/>
        <w:t xml:space="preserve">58. </w:t>
      </w:r>
      <w:r>
        <w:tab/>
        <w:t xml:space="preserve">Cole WR, Arrieux JP, Schwab K, Ivins BJ, Qashu FM, Lewis SC. Test–retest reliability of four computerized neurocognitive assessment tools in an active duty military population. </w:t>
      </w:r>
      <w:r>
        <w:rPr>
          <w:i/>
          <w:iCs/>
        </w:rPr>
        <w:t>Arch Clin Neuropsychol</w:t>
      </w:r>
      <w:r>
        <w:t>. 2013;28(7):732-742.</w:t>
      </w:r>
    </w:p>
    <w:p w14:paraId="71A9A4FA" w14:textId="77777777" w:rsidR="004E6246" w:rsidRDefault="004E6246" w:rsidP="004E6246">
      <w:pPr>
        <w:pStyle w:val="Bibliography"/>
      </w:pPr>
      <w:r>
        <w:t xml:space="preserve">59. </w:t>
      </w:r>
      <w:r>
        <w:tab/>
        <w:t xml:space="preserve">Barker-Collo S, Jones K, Theadom A, et al. Neuropsychological outcome and its correlates in the first year after adult mild traumatic brain injury: A population-based New Zealand study. </w:t>
      </w:r>
      <w:r>
        <w:rPr>
          <w:i/>
          <w:iCs/>
        </w:rPr>
        <w:t>Brain Inj</w:t>
      </w:r>
      <w:r>
        <w:t>. 2015;29(13-14):1604-1616. doi:10.3109/02699052.2015.1075143.</w:t>
      </w:r>
    </w:p>
    <w:p w14:paraId="142AECAE" w14:textId="77777777" w:rsidR="004E6246" w:rsidRDefault="004E6246" w:rsidP="004E6246">
      <w:pPr>
        <w:pStyle w:val="Bibliography"/>
      </w:pPr>
      <w:r>
        <w:t xml:space="preserve">60. </w:t>
      </w:r>
      <w:r>
        <w:tab/>
        <w:t xml:space="preserve">Bernick C, Banks SJ, Shin W, et al. Repeated head trauma is associated with smaller thalamic volumes and slower processing speed: the Professional Fighters’ Brain Health Study. </w:t>
      </w:r>
      <w:r>
        <w:rPr>
          <w:i/>
          <w:iCs/>
        </w:rPr>
        <w:t>Br J Sports Med</w:t>
      </w:r>
      <w:r>
        <w:t>. 2015;49(15):1007-1011. doi:10.1136/bjsports-2014-093877.</w:t>
      </w:r>
    </w:p>
    <w:p w14:paraId="4DC68B61" w14:textId="77777777" w:rsidR="004E6246" w:rsidRDefault="004E6246" w:rsidP="004E6246">
      <w:pPr>
        <w:pStyle w:val="Bibliography"/>
      </w:pPr>
      <w:r>
        <w:t xml:space="preserve">61. </w:t>
      </w:r>
      <w:r>
        <w:tab/>
        <w:t xml:space="preserve">Blake ML, Ott S, Villanyi E, Kazhuro K, Schatz P. Influence of language of administration on ImPACT performance by bilingual Spanish–English college students. </w:t>
      </w:r>
      <w:r>
        <w:rPr>
          <w:i/>
          <w:iCs/>
        </w:rPr>
        <w:t>Arch Clin Neuropsychol</w:t>
      </w:r>
      <w:r>
        <w:t>. 2015;30(4):302-309. doi:10.1093/arclin/acv021.</w:t>
      </w:r>
    </w:p>
    <w:p w14:paraId="54DDDC9B" w14:textId="77777777" w:rsidR="004E6246" w:rsidRDefault="004E6246" w:rsidP="004E6246">
      <w:pPr>
        <w:pStyle w:val="Bibliography"/>
      </w:pPr>
      <w:r>
        <w:t xml:space="preserve">62. </w:t>
      </w:r>
      <w:r>
        <w:tab/>
        <w:t xml:space="preserve">Broshek DK, Kaushik T, Freeman JR, Erlanger D, Webbe F, Barth JT. Sex differences in outcome following sports-related concussion. </w:t>
      </w:r>
      <w:r>
        <w:rPr>
          <w:i/>
          <w:iCs/>
        </w:rPr>
        <w:t>J Neurosurg</w:t>
      </w:r>
      <w:r>
        <w:t>. 2005;102(5):856–863.</w:t>
      </w:r>
    </w:p>
    <w:p w14:paraId="5E651460" w14:textId="77777777" w:rsidR="004E6246" w:rsidRDefault="004E6246" w:rsidP="004E6246">
      <w:pPr>
        <w:pStyle w:val="Bibliography"/>
      </w:pPr>
      <w:r>
        <w:t xml:space="preserve">63. </w:t>
      </w:r>
      <w:r>
        <w:tab/>
        <w:t xml:space="preserve">Bruce JM, Echemendia R, Meeuwisse W, Comper P, Sisco A. 1 year test–retest reliability of ImPACT in professional ice hockey players. </w:t>
      </w:r>
      <w:r>
        <w:rPr>
          <w:i/>
          <w:iCs/>
        </w:rPr>
        <w:t>Clin Neuropsychol</w:t>
      </w:r>
      <w:r>
        <w:t>. 2014;28(1):14-25. doi:10.1080/13854046.2013.866272.</w:t>
      </w:r>
    </w:p>
    <w:p w14:paraId="66CBA08E" w14:textId="77777777" w:rsidR="004E6246" w:rsidRDefault="004E6246" w:rsidP="004E6246">
      <w:pPr>
        <w:pStyle w:val="Bibliography"/>
      </w:pPr>
      <w:r>
        <w:t xml:space="preserve">64. </w:t>
      </w:r>
      <w:r>
        <w:tab/>
        <w:t xml:space="preserve">Jones NS, Walter KD, Caplinger R, Wright D, Raasch WG, Young C. Effect of education and language on baseline concussion screening tests in professional baseball players. </w:t>
      </w:r>
      <w:r>
        <w:rPr>
          <w:i/>
          <w:iCs/>
        </w:rPr>
        <w:t>Clin J Sport Med</w:t>
      </w:r>
      <w:r>
        <w:t>. 2014;24(4):284-288. doi:10.1097/JSM.0000000000000031.</w:t>
      </w:r>
    </w:p>
    <w:p w14:paraId="2CDB6731" w14:textId="77777777" w:rsidR="004E6246" w:rsidRDefault="004E6246" w:rsidP="004E6246">
      <w:pPr>
        <w:pStyle w:val="Bibliography"/>
      </w:pPr>
      <w:r>
        <w:t xml:space="preserve">65. </w:t>
      </w:r>
      <w:r>
        <w:tab/>
        <w:t xml:space="preserve">Larson EB, Kondiles BR, Starr CR, Zollman FS. Postconcussive complaints, cognition, symptom attribution and effort among veterans. </w:t>
      </w:r>
      <w:r>
        <w:rPr>
          <w:i/>
          <w:iCs/>
        </w:rPr>
        <w:t>J Int Neuropsychol Soc</w:t>
      </w:r>
      <w:r>
        <w:t>. 2013;19(1):88-95. doi:10.1017/S1355617712000999.</w:t>
      </w:r>
    </w:p>
    <w:p w14:paraId="78128316" w14:textId="77777777" w:rsidR="004E6246" w:rsidRDefault="004E6246" w:rsidP="004E6246">
      <w:pPr>
        <w:pStyle w:val="Bibliography"/>
      </w:pPr>
      <w:r>
        <w:t xml:space="preserve">66. </w:t>
      </w:r>
      <w:r>
        <w:tab/>
        <w:t xml:space="preserve">Rabinowitz AR, Li X, McCauley SR, et al. Prevalence and predictors of poor recovery from mild traumatic brain injury. </w:t>
      </w:r>
      <w:r>
        <w:rPr>
          <w:i/>
          <w:iCs/>
        </w:rPr>
        <w:t>J Neurotrauma</w:t>
      </w:r>
      <w:r>
        <w:t>. 2015;32(19):1488-1496. doi:10.1089/neu.2014.3555.</w:t>
      </w:r>
    </w:p>
    <w:p w14:paraId="793BDD59" w14:textId="77777777" w:rsidR="004E6246" w:rsidRDefault="004E6246" w:rsidP="004E6246">
      <w:pPr>
        <w:pStyle w:val="Bibliography"/>
      </w:pPr>
      <w:r>
        <w:t xml:space="preserve">67. </w:t>
      </w:r>
      <w:r>
        <w:tab/>
        <w:t xml:space="preserve">Register-Mihalik JK, De Maio VJ, Tibbo-Valeriote HL, Wooten JD. Characteristics of pediatric and adolescent concussion clinic patients with postconcussion amnesia. </w:t>
      </w:r>
      <w:r>
        <w:rPr>
          <w:i/>
          <w:iCs/>
        </w:rPr>
        <w:t>Clin J Sport Med</w:t>
      </w:r>
      <w:r>
        <w:t>. 2015;25(6):502-508. doi:10.1097/JSM.0000000000000161.</w:t>
      </w:r>
    </w:p>
    <w:p w14:paraId="08A79101" w14:textId="77777777" w:rsidR="004E6246" w:rsidRDefault="004E6246" w:rsidP="004E6246">
      <w:pPr>
        <w:pStyle w:val="Bibliography"/>
      </w:pPr>
      <w:r>
        <w:t xml:space="preserve">68. </w:t>
      </w:r>
      <w:r>
        <w:tab/>
        <w:t xml:space="preserve">Resch JE, Driscoll A, McCaffrey N, et al. ImPact test-retest reliability: Reliably unreliable? </w:t>
      </w:r>
      <w:r>
        <w:rPr>
          <w:i/>
          <w:iCs/>
        </w:rPr>
        <w:t>J Athl Train</w:t>
      </w:r>
      <w:r>
        <w:t>. 2013;48(4):506-511. doi:10.4085/1062-6050-48.3.09.</w:t>
      </w:r>
    </w:p>
    <w:p w14:paraId="1F72759C" w14:textId="77777777" w:rsidR="004E6246" w:rsidRDefault="004E6246" w:rsidP="004E6246">
      <w:pPr>
        <w:pStyle w:val="Bibliography"/>
      </w:pPr>
      <w:r>
        <w:lastRenderedPageBreak/>
        <w:t xml:space="preserve">69. </w:t>
      </w:r>
      <w:r>
        <w:tab/>
        <w:t xml:space="preserve">Pineau H, Marchand A, Guay S. Objective neuropsychological deficits in post-traumatic stress disorder and mild traumatic brain injury: What remains beyond symptom similarity? </w:t>
      </w:r>
      <w:r>
        <w:rPr>
          <w:i/>
          <w:iCs/>
        </w:rPr>
        <w:t>Behav Sci</w:t>
      </w:r>
      <w:r>
        <w:t>. 2014;4(4):471-486. doi:10.3390/bs4040471.</w:t>
      </w:r>
    </w:p>
    <w:p w14:paraId="05169587" w14:textId="77777777" w:rsidR="004E6246" w:rsidRDefault="004E6246" w:rsidP="004E6246">
      <w:pPr>
        <w:pStyle w:val="Bibliography"/>
      </w:pPr>
      <w:r>
        <w:t xml:space="preserve">70. </w:t>
      </w:r>
      <w:r>
        <w:tab/>
        <w:t xml:space="preserve">Shuttleworth-Edwards AB, Radloff SE. Compromised visuomotor processing speed in players of Rugby Union from school through to the national adult level. </w:t>
      </w:r>
      <w:r>
        <w:rPr>
          <w:i/>
          <w:iCs/>
        </w:rPr>
        <w:t>Arch Clin Neuropsychol</w:t>
      </w:r>
      <w:r>
        <w:t>. 2008;23(5):511-520. doi:10.1016/j.acn.2008.05.002.</w:t>
      </w:r>
    </w:p>
    <w:p w14:paraId="4E7303D4" w14:textId="77777777" w:rsidR="004E6246" w:rsidRDefault="004E6246" w:rsidP="004E6246">
      <w:pPr>
        <w:pStyle w:val="Bibliography"/>
      </w:pPr>
      <w:r>
        <w:t xml:space="preserve">71. </w:t>
      </w:r>
      <w:r>
        <w:tab/>
        <w:t xml:space="preserve">Meyer JE, Arnett PA. Changes in symptoms in concussed and non-concussed athletes following neuropsychological assessment. </w:t>
      </w:r>
      <w:r>
        <w:rPr>
          <w:i/>
          <w:iCs/>
        </w:rPr>
        <w:t>Dev Neuropsychol</w:t>
      </w:r>
      <w:r>
        <w:t>. 2015;40(1):24-28. doi:10.1080/87565641.2014.1001065.</w:t>
      </w:r>
    </w:p>
    <w:p w14:paraId="2D66C72A" w14:textId="77777777" w:rsidR="004E6246" w:rsidRDefault="004E6246" w:rsidP="004E6246">
      <w:pPr>
        <w:pStyle w:val="Bibliography"/>
      </w:pPr>
      <w:r>
        <w:t xml:space="preserve">72. </w:t>
      </w:r>
      <w:r>
        <w:tab/>
        <w:t xml:space="preserve">Levin HS, Mattis S, Ruff RM, et al. Neurobehavioral outcome following minor head injury: a three-center study. </w:t>
      </w:r>
      <w:r>
        <w:rPr>
          <w:i/>
          <w:iCs/>
        </w:rPr>
        <w:t>J Neurosurg</w:t>
      </w:r>
      <w:r>
        <w:t>. 1987;66(2):234–243.</w:t>
      </w:r>
    </w:p>
    <w:p w14:paraId="5AF3665B" w14:textId="77777777" w:rsidR="004E6246" w:rsidRDefault="004E6246" w:rsidP="004E6246">
      <w:pPr>
        <w:pStyle w:val="Bibliography"/>
      </w:pPr>
      <w:r>
        <w:t xml:space="preserve">73. </w:t>
      </w:r>
      <w:r>
        <w:tab/>
        <w:t xml:space="preserve">Olson K, Jacobson K. Cross-cultural considerations in pediatric neuropsychology: A review and call to attention. </w:t>
      </w:r>
      <w:r>
        <w:rPr>
          <w:i/>
          <w:iCs/>
        </w:rPr>
        <w:t>Appl Neuropsychol Child</w:t>
      </w:r>
      <w:r>
        <w:t>. 2015;4(3):166-177. doi:10.1080/21622965.2013.830258.</w:t>
      </w:r>
    </w:p>
    <w:p w14:paraId="14E4AE51" w14:textId="60C01E8B" w:rsidR="00AE5237" w:rsidRPr="00E542C3" w:rsidRDefault="00E542C3" w:rsidP="00E542C3">
      <w:pPr>
        <w:rPr>
          <w:b/>
        </w:rPr>
      </w:pPr>
      <w:r>
        <w:rPr>
          <w:b/>
        </w:rPr>
        <w:fldChar w:fldCharType="end"/>
      </w:r>
    </w:p>
    <w:p w14:paraId="6A67999B" w14:textId="7719C701" w:rsidR="00E542C3" w:rsidRDefault="00E542C3" w:rsidP="00E542C3">
      <w:pPr>
        <w:rPr>
          <w:b/>
        </w:rPr>
      </w:pPr>
    </w:p>
    <w:p w14:paraId="18D5FB8A" w14:textId="219EF8A9" w:rsidR="00B325F2" w:rsidRDefault="00B325F2">
      <w:r>
        <w:rPr>
          <w:b/>
        </w:rPr>
        <w:br w:type="page"/>
      </w:r>
      <w:r w:rsidR="007126CC">
        <w:rPr>
          <w:b/>
        </w:rPr>
        <w:lastRenderedPageBreak/>
        <w:t xml:space="preserve">Figure 1. </w:t>
      </w:r>
      <w:r w:rsidR="007126CC">
        <w:t>Study selection PRISMA flowsheet</w:t>
      </w:r>
    </w:p>
    <w:p w14:paraId="6AB63D97" w14:textId="0EC8461C" w:rsidR="007126CC" w:rsidRPr="007126CC" w:rsidRDefault="007126CC">
      <w:r>
        <w:rPr>
          <w:b/>
        </w:rPr>
        <w:t>Figure 2.</w:t>
      </w:r>
      <w:r>
        <w:t xml:space="preserve"> Number of articles by country. Colors are present in a log</w:t>
      </w:r>
      <w:r>
        <w:rPr>
          <w:vertAlign w:val="subscript"/>
        </w:rPr>
        <w:t>10</w:t>
      </w:r>
      <w:r>
        <w:t xml:space="preserve"> scale. For reference, research groups in the United States contributed 489 articles.</w:t>
      </w:r>
    </w:p>
    <w:sectPr w:rsidR="007126CC" w:rsidRPr="007126CC" w:rsidSect="00F52D42">
      <w:headerReference w:type="default" r:id="rId8"/>
      <w:headerReference w:type="firs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AA6434" w14:textId="77777777" w:rsidR="008720C5" w:rsidRDefault="008720C5" w:rsidP="006D00DC">
      <w:pPr>
        <w:spacing w:after="0" w:line="240" w:lineRule="auto"/>
      </w:pPr>
      <w:r>
        <w:separator/>
      </w:r>
    </w:p>
  </w:endnote>
  <w:endnote w:type="continuationSeparator" w:id="0">
    <w:p w14:paraId="3DBFC513" w14:textId="77777777" w:rsidR="008720C5" w:rsidRDefault="008720C5" w:rsidP="006D00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548E34" w14:textId="77777777" w:rsidR="008720C5" w:rsidRDefault="008720C5" w:rsidP="006D00DC">
      <w:pPr>
        <w:spacing w:after="0" w:line="240" w:lineRule="auto"/>
      </w:pPr>
      <w:r>
        <w:separator/>
      </w:r>
    </w:p>
  </w:footnote>
  <w:footnote w:type="continuationSeparator" w:id="0">
    <w:p w14:paraId="4FD5229F" w14:textId="77777777" w:rsidR="008720C5" w:rsidRDefault="008720C5" w:rsidP="006D00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C59A98" w14:textId="642503EA" w:rsidR="004100D7" w:rsidRDefault="004100D7" w:rsidP="003F6906">
    <w:pPr>
      <w:pStyle w:val="Header"/>
    </w:pPr>
    <w:r>
      <w:t xml:space="preserve">DIVERSITY IN CONCUSSION-FOCUSED NEUROCOGNITIVE RESEARCH </w:t>
    </w:r>
    <w:sdt>
      <w:sdtPr>
        <w:id w:val="1303811363"/>
        <w:docPartObj>
          <w:docPartGallery w:val="Page Numbers (Top of Page)"/>
          <w:docPartUnique/>
        </w:docPartObj>
      </w:sdtPr>
      <w:sdtEndPr>
        <w:rPr>
          <w:noProof/>
        </w:rPr>
      </w:sdtEndPr>
      <w:sdtContent>
        <w:r>
          <w:tab/>
        </w:r>
        <w:r>
          <w:fldChar w:fldCharType="begin"/>
        </w:r>
        <w:r>
          <w:instrText xml:space="preserve"> PAGE   \* MERGEFORMAT </w:instrText>
        </w:r>
        <w:r>
          <w:fldChar w:fldCharType="separate"/>
        </w:r>
        <w:r w:rsidR="00333377">
          <w:rPr>
            <w:noProof/>
          </w:rPr>
          <w:t>8</w:t>
        </w:r>
        <w:r>
          <w:rPr>
            <w:noProof/>
          </w:rPr>
          <w:fldChar w:fldCharType="end"/>
        </w:r>
      </w:sdtContent>
    </w:sdt>
  </w:p>
  <w:p w14:paraId="1877A451" w14:textId="77777777" w:rsidR="004100D7" w:rsidRDefault="004100D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8214422"/>
      <w:docPartObj>
        <w:docPartGallery w:val="Page Numbers (Top of Page)"/>
        <w:docPartUnique/>
      </w:docPartObj>
    </w:sdtPr>
    <w:sdtEndPr>
      <w:rPr>
        <w:noProof/>
      </w:rPr>
    </w:sdtEndPr>
    <w:sdtContent>
      <w:p w14:paraId="37FDC02E" w14:textId="7B2EE9FB" w:rsidR="004100D7" w:rsidRDefault="004100D7" w:rsidP="003F6906">
        <w:pPr>
          <w:pStyle w:val="Header"/>
        </w:pPr>
        <w:r>
          <w:t>Running Head: DIVERSITY IN CONCUSSION-FOCUSED NEUROCOGNTIVE RESEARCH</w:t>
        </w:r>
        <w:r>
          <w:tab/>
        </w:r>
        <w:r>
          <w:tab/>
        </w:r>
        <w:r>
          <w:fldChar w:fldCharType="begin"/>
        </w:r>
        <w:r>
          <w:instrText xml:space="preserve"> PAGE   \* MERGEFORMAT </w:instrText>
        </w:r>
        <w:r>
          <w:fldChar w:fldCharType="separate"/>
        </w:r>
        <w:r>
          <w:rPr>
            <w:noProof/>
          </w:rPr>
          <w:t>1</w:t>
        </w:r>
        <w:r>
          <w:rPr>
            <w:noProof/>
          </w:rPr>
          <w:fldChar w:fldCharType="end"/>
        </w:r>
      </w:p>
    </w:sdtContent>
  </w:sdt>
  <w:p w14:paraId="6F5B7110" w14:textId="2817E6CB" w:rsidR="004100D7" w:rsidRDefault="004100D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37CAF"/>
    <w:multiLevelType w:val="hybridMultilevel"/>
    <w:tmpl w:val="F3F6B932"/>
    <w:lvl w:ilvl="0" w:tplc="AE7E8D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3E0F26"/>
    <w:multiLevelType w:val="hybridMultilevel"/>
    <w:tmpl w:val="A11632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BB0B3C"/>
    <w:multiLevelType w:val="hybridMultilevel"/>
    <w:tmpl w:val="40D490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09A3"/>
    <w:rsid w:val="00004842"/>
    <w:rsid w:val="00014F38"/>
    <w:rsid w:val="000237A1"/>
    <w:rsid w:val="00023F40"/>
    <w:rsid w:val="00032790"/>
    <w:rsid w:val="00034DBA"/>
    <w:rsid w:val="00041D20"/>
    <w:rsid w:val="00044BD6"/>
    <w:rsid w:val="000543BF"/>
    <w:rsid w:val="00067D01"/>
    <w:rsid w:val="00070969"/>
    <w:rsid w:val="00077462"/>
    <w:rsid w:val="00095B4B"/>
    <w:rsid w:val="00095F43"/>
    <w:rsid w:val="0009761D"/>
    <w:rsid w:val="000A0CF2"/>
    <w:rsid w:val="000B3448"/>
    <w:rsid w:val="000B36B4"/>
    <w:rsid w:val="000D5B74"/>
    <w:rsid w:val="000D6A33"/>
    <w:rsid w:val="000E3DD3"/>
    <w:rsid w:val="000E5AFB"/>
    <w:rsid w:val="00115837"/>
    <w:rsid w:val="00121971"/>
    <w:rsid w:val="0012495A"/>
    <w:rsid w:val="00125F3F"/>
    <w:rsid w:val="00126F0D"/>
    <w:rsid w:val="0013420C"/>
    <w:rsid w:val="00152D40"/>
    <w:rsid w:val="001579F4"/>
    <w:rsid w:val="00161326"/>
    <w:rsid w:val="001749C6"/>
    <w:rsid w:val="001A352F"/>
    <w:rsid w:val="001A4AB2"/>
    <w:rsid w:val="001B253A"/>
    <w:rsid w:val="001D0D59"/>
    <w:rsid w:val="001D594E"/>
    <w:rsid w:val="001E4DD4"/>
    <w:rsid w:val="002035A7"/>
    <w:rsid w:val="002121EE"/>
    <w:rsid w:val="00223A84"/>
    <w:rsid w:val="00237BCE"/>
    <w:rsid w:val="00243F91"/>
    <w:rsid w:val="0025112E"/>
    <w:rsid w:val="00251B34"/>
    <w:rsid w:val="00255D91"/>
    <w:rsid w:val="00256446"/>
    <w:rsid w:val="00261582"/>
    <w:rsid w:val="00261B03"/>
    <w:rsid w:val="00265B8F"/>
    <w:rsid w:val="00270F8B"/>
    <w:rsid w:val="00281749"/>
    <w:rsid w:val="00285A77"/>
    <w:rsid w:val="00287417"/>
    <w:rsid w:val="002960F4"/>
    <w:rsid w:val="002A5452"/>
    <w:rsid w:val="002A6AF5"/>
    <w:rsid w:val="002C1CE2"/>
    <w:rsid w:val="002C5601"/>
    <w:rsid w:val="002D2328"/>
    <w:rsid w:val="002D48AD"/>
    <w:rsid w:val="002D4C5F"/>
    <w:rsid w:val="002F1730"/>
    <w:rsid w:val="003044D2"/>
    <w:rsid w:val="0030793C"/>
    <w:rsid w:val="003109BB"/>
    <w:rsid w:val="00310C53"/>
    <w:rsid w:val="003140D2"/>
    <w:rsid w:val="0032127C"/>
    <w:rsid w:val="00330308"/>
    <w:rsid w:val="00333377"/>
    <w:rsid w:val="003363FA"/>
    <w:rsid w:val="00353F09"/>
    <w:rsid w:val="00357E46"/>
    <w:rsid w:val="00363735"/>
    <w:rsid w:val="00364A0D"/>
    <w:rsid w:val="00371D83"/>
    <w:rsid w:val="00376BAE"/>
    <w:rsid w:val="00386B89"/>
    <w:rsid w:val="003913FC"/>
    <w:rsid w:val="00397E3F"/>
    <w:rsid w:val="003A2722"/>
    <w:rsid w:val="003B3FFE"/>
    <w:rsid w:val="003D18D7"/>
    <w:rsid w:val="003D40B0"/>
    <w:rsid w:val="003E55A6"/>
    <w:rsid w:val="003E6C16"/>
    <w:rsid w:val="003F2719"/>
    <w:rsid w:val="003F525B"/>
    <w:rsid w:val="003F6906"/>
    <w:rsid w:val="004011B5"/>
    <w:rsid w:val="004075F4"/>
    <w:rsid w:val="004100D7"/>
    <w:rsid w:val="00414C6E"/>
    <w:rsid w:val="00415418"/>
    <w:rsid w:val="00417608"/>
    <w:rsid w:val="00417E9F"/>
    <w:rsid w:val="00423730"/>
    <w:rsid w:val="00431547"/>
    <w:rsid w:val="00432C9C"/>
    <w:rsid w:val="004343AA"/>
    <w:rsid w:val="004376AB"/>
    <w:rsid w:val="00445A71"/>
    <w:rsid w:val="00461A4E"/>
    <w:rsid w:val="00464E8E"/>
    <w:rsid w:val="004767D5"/>
    <w:rsid w:val="00491F41"/>
    <w:rsid w:val="0049434B"/>
    <w:rsid w:val="00494590"/>
    <w:rsid w:val="004B28FB"/>
    <w:rsid w:val="004E0F16"/>
    <w:rsid w:val="004E2DB1"/>
    <w:rsid w:val="004E6246"/>
    <w:rsid w:val="004F471D"/>
    <w:rsid w:val="005025B5"/>
    <w:rsid w:val="00506B10"/>
    <w:rsid w:val="005471F5"/>
    <w:rsid w:val="00547498"/>
    <w:rsid w:val="00547A73"/>
    <w:rsid w:val="00553F53"/>
    <w:rsid w:val="00557876"/>
    <w:rsid w:val="00563163"/>
    <w:rsid w:val="00563600"/>
    <w:rsid w:val="00571CA6"/>
    <w:rsid w:val="0057552F"/>
    <w:rsid w:val="005757FB"/>
    <w:rsid w:val="005820B5"/>
    <w:rsid w:val="005823E8"/>
    <w:rsid w:val="00587378"/>
    <w:rsid w:val="00590562"/>
    <w:rsid w:val="005A0176"/>
    <w:rsid w:val="005A6F7B"/>
    <w:rsid w:val="005C1766"/>
    <w:rsid w:val="005C63A6"/>
    <w:rsid w:val="005D4373"/>
    <w:rsid w:val="005F2D7C"/>
    <w:rsid w:val="005F4ED7"/>
    <w:rsid w:val="006012E3"/>
    <w:rsid w:val="00602BF1"/>
    <w:rsid w:val="006077AD"/>
    <w:rsid w:val="00607D6F"/>
    <w:rsid w:val="006140B4"/>
    <w:rsid w:val="0062269B"/>
    <w:rsid w:val="0062563D"/>
    <w:rsid w:val="00626830"/>
    <w:rsid w:val="00632A5B"/>
    <w:rsid w:val="00632E5E"/>
    <w:rsid w:val="00644D6D"/>
    <w:rsid w:val="00652903"/>
    <w:rsid w:val="006552CA"/>
    <w:rsid w:val="0065559C"/>
    <w:rsid w:val="00663D6E"/>
    <w:rsid w:val="006736F1"/>
    <w:rsid w:val="00681BB2"/>
    <w:rsid w:val="00693775"/>
    <w:rsid w:val="0069671F"/>
    <w:rsid w:val="00696BCD"/>
    <w:rsid w:val="006A05A8"/>
    <w:rsid w:val="006A4CF7"/>
    <w:rsid w:val="006B0C92"/>
    <w:rsid w:val="006B5F1D"/>
    <w:rsid w:val="006C409A"/>
    <w:rsid w:val="006D00DC"/>
    <w:rsid w:val="006D34E3"/>
    <w:rsid w:val="00701B3A"/>
    <w:rsid w:val="007073FD"/>
    <w:rsid w:val="007126CC"/>
    <w:rsid w:val="00712C24"/>
    <w:rsid w:val="00716E4D"/>
    <w:rsid w:val="007353E0"/>
    <w:rsid w:val="0074095B"/>
    <w:rsid w:val="0074189B"/>
    <w:rsid w:val="00742F3D"/>
    <w:rsid w:val="0074537F"/>
    <w:rsid w:val="0075174D"/>
    <w:rsid w:val="007540A6"/>
    <w:rsid w:val="007557EE"/>
    <w:rsid w:val="007674E8"/>
    <w:rsid w:val="007751AC"/>
    <w:rsid w:val="007818C3"/>
    <w:rsid w:val="00795ECD"/>
    <w:rsid w:val="007A22AE"/>
    <w:rsid w:val="007A4493"/>
    <w:rsid w:val="007D3D66"/>
    <w:rsid w:val="007E1804"/>
    <w:rsid w:val="007E4C85"/>
    <w:rsid w:val="008008E7"/>
    <w:rsid w:val="00802341"/>
    <w:rsid w:val="0081297F"/>
    <w:rsid w:val="00814ED3"/>
    <w:rsid w:val="00820946"/>
    <w:rsid w:val="008346E8"/>
    <w:rsid w:val="00840DAF"/>
    <w:rsid w:val="00847B6D"/>
    <w:rsid w:val="00847F0F"/>
    <w:rsid w:val="0086208B"/>
    <w:rsid w:val="008720C5"/>
    <w:rsid w:val="00872748"/>
    <w:rsid w:val="0087723E"/>
    <w:rsid w:val="00880473"/>
    <w:rsid w:val="00883118"/>
    <w:rsid w:val="008947C8"/>
    <w:rsid w:val="008A6D1D"/>
    <w:rsid w:val="008B4859"/>
    <w:rsid w:val="008C5598"/>
    <w:rsid w:val="008D0391"/>
    <w:rsid w:val="008D4FA4"/>
    <w:rsid w:val="008E507E"/>
    <w:rsid w:val="008F47AB"/>
    <w:rsid w:val="008F605D"/>
    <w:rsid w:val="0090242D"/>
    <w:rsid w:val="00911672"/>
    <w:rsid w:val="00912287"/>
    <w:rsid w:val="00921F33"/>
    <w:rsid w:val="00930B00"/>
    <w:rsid w:val="009331B6"/>
    <w:rsid w:val="00940C04"/>
    <w:rsid w:val="00943C4F"/>
    <w:rsid w:val="00945202"/>
    <w:rsid w:val="00955D67"/>
    <w:rsid w:val="009707AF"/>
    <w:rsid w:val="00974E3B"/>
    <w:rsid w:val="009860F2"/>
    <w:rsid w:val="009930DA"/>
    <w:rsid w:val="009A736F"/>
    <w:rsid w:val="009C2B69"/>
    <w:rsid w:val="009D3B69"/>
    <w:rsid w:val="009D6CC1"/>
    <w:rsid w:val="009F4D02"/>
    <w:rsid w:val="009F70B1"/>
    <w:rsid w:val="00A03539"/>
    <w:rsid w:val="00A048CE"/>
    <w:rsid w:val="00A1779C"/>
    <w:rsid w:val="00A2281C"/>
    <w:rsid w:val="00A272CF"/>
    <w:rsid w:val="00A430C2"/>
    <w:rsid w:val="00A43DFE"/>
    <w:rsid w:val="00A54DFE"/>
    <w:rsid w:val="00A60D4C"/>
    <w:rsid w:val="00A612F0"/>
    <w:rsid w:val="00A657A7"/>
    <w:rsid w:val="00A67237"/>
    <w:rsid w:val="00A70181"/>
    <w:rsid w:val="00A82663"/>
    <w:rsid w:val="00A849CF"/>
    <w:rsid w:val="00A87E63"/>
    <w:rsid w:val="00A903DF"/>
    <w:rsid w:val="00A93E12"/>
    <w:rsid w:val="00AB14EA"/>
    <w:rsid w:val="00AC0E5B"/>
    <w:rsid w:val="00AC4E63"/>
    <w:rsid w:val="00AC66E1"/>
    <w:rsid w:val="00AC7E32"/>
    <w:rsid w:val="00AD052E"/>
    <w:rsid w:val="00AD33B6"/>
    <w:rsid w:val="00AE2FB7"/>
    <w:rsid w:val="00AE5237"/>
    <w:rsid w:val="00AE5A32"/>
    <w:rsid w:val="00AF1261"/>
    <w:rsid w:val="00B13672"/>
    <w:rsid w:val="00B13873"/>
    <w:rsid w:val="00B14AFC"/>
    <w:rsid w:val="00B25A36"/>
    <w:rsid w:val="00B325F2"/>
    <w:rsid w:val="00B33588"/>
    <w:rsid w:val="00B50FB9"/>
    <w:rsid w:val="00B53ADB"/>
    <w:rsid w:val="00B72DBC"/>
    <w:rsid w:val="00B761B3"/>
    <w:rsid w:val="00B8645B"/>
    <w:rsid w:val="00B903F2"/>
    <w:rsid w:val="00BA0361"/>
    <w:rsid w:val="00BA4A67"/>
    <w:rsid w:val="00BB1290"/>
    <w:rsid w:val="00BC5402"/>
    <w:rsid w:val="00BC7085"/>
    <w:rsid w:val="00BD6DDA"/>
    <w:rsid w:val="00BE4E98"/>
    <w:rsid w:val="00BF6475"/>
    <w:rsid w:val="00BF7E52"/>
    <w:rsid w:val="00C0001E"/>
    <w:rsid w:val="00C01F1E"/>
    <w:rsid w:val="00C07A4D"/>
    <w:rsid w:val="00C1033C"/>
    <w:rsid w:val="00C10380"/>
    <w:rsid w:val="00C12EC9"/>
    <w:rsid w:val="00C15D6A"/>
    <w:rsid w:val="00C32CDC"/>
    <w:rsid w:val="00C355F1"/>
    <w:rsid w:val="00C41FC7"/>
    <w:rsid w:val="00C479E6"/>
    <w:rsid w:val="00C543ED"/>
    <w:rsid w:val="00CB6127"/>
    <w:rsid w:val="00CB6FFF"/>
    <w:rsid w:val="00CC2117"/>
    <w:rsid w:val="00CC388A"/>
    <w:rsid w:val="00CD4ED5"/>
    <w:rsid w:val="00CF3DE1"/>
    <w:rsid w:val="00CF4E94"/>
    <w:rsid w:val="00CF50A9"/>
    <w:rsid w:val="00CF57AA"/>
    <w:rsid w:val="00D00793"/>
    <w:rsid w:val="00D013A8"/>
    <w:rsid w:val="00D12ED9"/>
    <w:rsid w:val="00D17AB8"/>
    <w:rsid w:val="00D22AFC"/>
    <w:rsid w:val="00D25272"/>
    <w:rsid w:val="00D30330"/>
    <w:rsid w:val="00D31404"/>
    <w:rsid w:val="00D47951"/>
    <w:rsid w:val="00D50551"/>
    <w:rsid w:val="00D52DC7"/>
    <w:rsid w:val="00D53982"/>
    <w:rsid w:val="00D55086"/>
    <w:rsid w:val="00D67BF7"/>
    <w:rsid w:val="00D67D1B"/>
    <w:rsid w:val="00D708DD"/>
    <w:rsid w:val="00D7585F"/>
    <w:rsid w:val="00D82134"/>
    <w:rsid w:val="00D90D1C"/>
    <w:rsid w:val="00D97168"/>
    <w:rsid w:val="00DB4169"/>
    <w:rsid w:val="00DC7AE8"/>
    <w:rsid w:val="00DF234C"/>
    <w:rsid w:val="00DF6246"/>
    <w:rsid w:val="00E02504"/>
    <w:rsid w:val="00E22667"/>
    <w:rsid w:val="00E33A6C"/>
    <w:rsid w:val="00E4065D"/>
    <w:rsid w:val="00E450FB"/>
    <w:rsid w:val="00E542C3"/>
    <w:rsid w:val="00E63D47"/>
    <w:rsid w:val="00E64259"/>
    <w:rsid w:val="00E70DEE"/>
    <w:rsid w:val="00E72CC6"/>
    <w:rsid w:val="00E76A3D"/>
    <w:rsid w:val="00E77BE6"/>
    <w:rsid w:val="00E844D9"/>
    <w:rsid w:val="00E943EB"/>
    <w:rsid w:val="00EE0390"/>
    <w:rsid w:val="00EE09A3"/>
    <w:rsid w:val="00EE711F"/>
    <w:rsid w:val="00EF1B42"/>
    <w:rsid w:val="00F02C45"/>
    <w:rsid w:val="00F16989"/>
    <w:rsid w:val="00F23FB2"/>
    <w:rsid w:val="00F263FB"/>
    <w:rsid w:val="00F3409E"/>
    <w:rsid w:val="00F40B16"/>
    <w:rsid w:val="00F52D42"/>
    <w:rsid w:val="00F66385"/>
    <w:rsid w:val="00F71F0F"/>
    <w:rsid w:val="00F739EA"/>
    <w:rsid w:val="00F7466F"/>
    <w:rsid w:val="00F75083"/>
    <w:rsid w:val="00F82210"/>
    <w:rsid w:val="00FE0AB3"/>
    <w:rsid w:val="00FE68A2"/>
    <w:rsid w:val="00FF45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15201E1"/>
  <w15:docId w15:val="{069A6BAB-0F15-43F2-B796-AD1778FD5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2281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4095B"/>
    <w:rPr>
      <w:sz w:val="16"/>
      <w:szCs w:val="16"/>
    </w:rPr>
  </w:style>
  <w:style w:type="paragraph" w:styleId="CommentText">
    <w:name w:val="annotation text"/>
    <w:basedOn w:val="Normal"/>
    <w:link w:val="CommentTextChar"/>
    <w:uiPriority w:val="99"/>
    <w:semiHidden/>
    <w:unhideWhenUsed/>
    <w:rsid w:val="0074095B"/>
    <w:pPr>
      <w:spacing w:line="240" w:lineRule="auto"/>
    </w:pPr>
    <w:rPr>
      <w:sz w:val="20"/>
      <w:szCs w:val="20"/>
    </w:rPr>
  </w:style>
  <w:style w:type="character" w:customStyle="1" w:styleId="CommentTextChar">
    <w:name w:val="Comment Text Char"/>
    <w:basedOn w:val="DefaultParagraphFont"/>
    <w:link w:val="CommentText"/>
    <w:uiPriority w:val="99"/>
    <w:semiHidden/>
    <w:rsid w:val="0074095B"/>
    <w:rPr>
      <w:sz w:val="20"/>
      <w:szCs w:val="20"/>
    </w:rPr>
  </w:style>
  <w:style w:type="paragraph" w:styleId="CommentSubject">
    <w:name w:val="annotation subject"/>
    <w:basedOn w:val="CommentText"/>
    <w:next w:val="CommentText"/>
    <w:link w:val="CommentSubjectChar"/>
    <w:uiPriority w:val="99"/>
    <w:semiHidden/>
    <w:unhideWhenUsed/>
    <w:rsid w:val="0074095B"/>
    <w:rPr>
      <w:b/>
      <w:bCs/>
    </w:rPr>
  </w:style>
  <w:style w:type="character" w:customStyle="1" w:styleId="CommentSubjectChar">
    <w:name w:val="Comment Subject Char"/>
    <w:basedOn w:val="CommentTextChar"/>
    <w:link w:val="CommentSubject"/>
    <w:uiPriority w:val="99"/>
    <w:semiHidden/>
    <w:rsid w:val="0074095B"/>
    <w:rPr>
      <w:b/>
      <w:bCs/>
      <w:sz w:val="20"/>
      <w:szCs w:val="20"/>
    </w:rPr>
  </w:style>
  <w:style w:type="paragraph" w:styleId="BalloonText">
    <w:name w:val="Balloon Text"/>
    <w:basedOn w:val="Normal"/>
    <w:link w:val="BalloonTextChar"/>
    <w:uiPriority w:val="99"/>
    <w:semiHidden/>
    <w:unhideWhenUsed/>
    <w:rsid w:val="007409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095B"/>
    <w:rPr>
      <w:rFonts w:ascii="Segoe UI" w:hAnsi="Segoe UI" w:cs="Segoe UI"/>
      <w:sz w:val="18"/>
      <w:szCs w:val="18"/>
    </w:rPr>
  </w:style>
  <w:style w:type="paragraph" w:styleId="Bibliography">
    <w:name w:val="Bibliography"/>
    <w:basedOn w:val="Normal"/>
    <w:next w:val="Normal"/>
    <w:uiPriority w:val="37"/>
    <w:unhideWhenUsed/>
    <w:rsid w:val="00E542C3"/>
    <w:pPr>
      <w:tabs>
        <w:tab w:val="left" w:pos="504"/>
      </w:tabs>
      <w:spacing w:after="240" w:line="240" w:lineRule="auto"/>
      <w:ind w:left="504" w:hanging="504"/>
    </w:pPr>
  </w:style>
  <w:style w:type="character" w:styleId="Hyperlink">
    <w:name w:val="Hyperlink"/>
    <w:basedOn w:val="DefaultParagraphFont"/>
    <w:uiPriority w:val="99"/>
    <w:unhideWhenUsed/>
    <w:rsid w:val="00945202"/>
    <w:rPr>
      <w:color w:val="0563C1" w:themeColor="hyperlink"/>
      <w:u w:val="single"/>
    </w:rPr>
  </w:style>
  <w:style w:type="paragraph" w:styleId="Revision">
    <w:name w:val="Revision"/>
    <w:hidden/>
    <w:uiPriority w:val="99"/>
    <w:semiHidden/>
    <w:rsid w:val="000B3448"/>
    <w:pPr>
      <w:spacing w:after="0" w:line="240" w:lineRule="auto"/>
    </w:pPr>
  </w:style>
  <w:style w:type="paragraph" w:customStyle="1" w:styleId="Compact">
    <w:name w:val="Compact"/>
    <w:basedOn w:val="Normal"/>
    <w:qFormat/>
    <w:rsid w:val="00AE2FB7"/>
    <w:pPr>
      <w:spacing w:before="36" w:after="36" w:line="240" w:lineRule="auto"/>
    </w:pPr>
    <w:rPr>
      <w:rFonts w:asciiTheme="minorHAnsi" w:hAnsiTheme="minorHAnsi"/>
      <w:szCs w:val="24"/>
    </w:rPr>
  </w:style>
  <w:style w:type="paragraph" w:styleId="Header">
    <w:name w:val="header"/>
    <w:basedOn w:val="Normal"/>
    <w:link w:val="HeaderChar"/>
    <w:uiPriority w:val="99"/>
    <w:unhideWhenUsed/>
    <w:rsid w:val="006D00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00DC"/>
  </w:style>
  <w:style w:type="paragraph" w:styleId="Footer">
    <w:name w:val="footer"/>
    <w:basedOn w:val="Normal"/>
    <w:link w:val="FooterChar"/>
    <w:uiPriority w:val="99"/>
    <w:unhideWhenUsed/>
    <w:rsid w:val="006D00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00DC"/>
  </w:style>
  <w:style w:type="paragraph" w:styleId="ListParagraph">
    <w:name w:val="List Paragraph"/>
    <w:basedOn w:val="Normal"/>
    <w:uiPriority w:val="34"/>
    <w:qFormat/>
    <w:rsid w:val="009D6CC1"/>
    <w:pPr>
      <w:ind w:left="720"/>
      <w:contextualSpacing/>
    </w:pPr>
  </w:style>
  <w:style w:type="numbering" w:customStyle="1" w:styleId="NoList1">
    <w:name w:val="No List1"/>
    <w:next w:val="NoList"/>
    <w:uiPriority w:val="99"/>
    <w:semiHidden/>
    <w:unhideWhenUsed/>
    <w:rsid w:val="00B325F2"/>
  </w:style>
  <w:style w:type="table" w:styleId="TableGrid">
    <w:name w:val="Table Grid"/>
    <w:basedOn w:val="TableNormal"/>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B325F2"/>
  </w:style>
  <w:style w:type="table" w:customStyle="1" w:styleId="TableGrid1">
    <w:name w:val="Table Grid1"/>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325F2"/>
    <w:rPr>
      <w:color w:val="954F72"/>
      <w:u w:val="single"/>
    </w:rPr>
  </w:style>
  <w:style w:type="paragraph" w:customStyle="1" w:styleId="msonormal0">
    <w:name w:val="msonormal"/>
    <w:basedOn w:val="Normal"/>
    <w:rsid w:val="00B325F2"/>
    <w:pPr>
      <w:spacing w:before="100" w:beforeAutospacing="1" w:after="100" w:afterAutospacing="1" w:line="240" w:lineRule="auto"/>
    </w:pPr>
    <w:rPr>
      <w:rFonts w:ascii="Times New Roman" w:eastAsia="Times New Roman" w:hAnsi="Times New Roman" w:cs="Times New Roman"/>
      <w:szCs w:val="24"/>
    </w:rPr>
  </w:style>
  <w:style w:type="paragraph" w:customStyle="1" w:styleId="xl65">
    <w:name w:val="xl65"/>
    <w:basedOn w:val="Normal"/>
    <w:rsid w:val="00B325F2"/>
    <w:pPr>
      <w:spacing w:before="100" w:beforeAutospacing="1" w:after="100" w:afterAutospacing="1" w:line="240" w:lineRule="auto"/>
    </w:pPr>
    <w:rPr>
      <w:rFonts w:ascii="Times New Roman" w:eastAsia="Times New Roman" w:hAnsi="Times New Roman" w:cs="Times New Roman"/>
      <w:szCs w:val="24"/>
    </w:rPr>
  </w:style>
  <w:style w:type="table" w:customStyle="1" w:styleId="TableGrid2">
    <w:name w:val="Table Grid2"/>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1">
    <w:name w:val="Hyperlink1"/>
    <w:basedOn w:val="DefaultParagraphFont"/>
    <w:uiPriority w:val="99"/>
    <w:unhideWhenUsed/>
    <w:rsid w:val="00A2281C"/>
    <w:rPr>
      <w:color w:val="0563C1"/>
      <w:u w:val="single"/>
    </w:rPr>
  </w:style>
  <w:style w:type="numbering" w:customStyle="1" w:styleId="NoList11">
    <w:name w:val="No List11"/>
    <w:next w:val="NoList"/>
    <w:uiPriority w:val="99"/>
    <w:semiHidden/>
    <w:unhideWhenUsed/>
    <w:rsid w:val="00A2281C"/>
  </w:style>
  <w:style w:type="character" w:customStyle="1" w:styleId="Heading1Char">
    <w:name w:val="Heading 1 Char"/>
    <w:basedOn w:val="DefaultParagraphFont"/>
    <w:link w:val="Heading1"/>
    <w:uiPriority w:val="9"/>
    <w:rsid w:val="00A2281C"/>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22413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BA5D10-4CE8-4013-9635-9399F0AE4F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55241</Words>
  <Characters>314874</Characters>
  <Application>Microsoft Office Word</Application>
  <DocSecurity>0</DocSecurity>
  <Lines>2623</Lines>
  <Paragraphs>7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Raikes</dc:creator>
  <cp:keywords/>
  <dc:description/>
  <cp:lastModifiedBy>Adam Raikes</cp:lastModifiedBy>
  <cp:revision>2</cp:revision>
  <cp:lastPrinted>2017-07-07T19:33:00Z</cp:lastPrinted>
  <dcterms:created xsi:type="dcterms:W3CDTF">2017-08-29T20:19:00Z</dcterms:created>
  <dcterms:modified xsi:type="dcterms:W3CDTF">2017-08-29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c9vQk9jI"/&gt;&lt;style id="http://www.zotero.org/styles/american-medical-association" hasBibliography="1" bibliographyStyleHasBeenSet="1"/&gt;&lt;prefs&gt;&lt;pref name="fieldType" value="Field"/&gt;&lt;pref name="autom</vt:lpwstr>
  </property>
  <property fmtid="{D5CDD505-2E9C-101B-9397-08002B2CF9AE}" pid="3" name="ZOTERO_PREF_2">
    <vt:lpwstr>aticJournalAbbreviations" value="true"/&gt;&lt;pref name="noteType" value="0"/&gt;&lt;/prefs&gt;&lt;/data&gt;</vt:lpwstr>
  </property>
</Properties>
</file>